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B4CCE85" w:rsidR="005B3FD1" w:rsidRDefault="00BC16E8" w:rsidP="00B55D73">
      <w:pPr>
        <w:pStyle w:val="Title"/>
        <w:spacing w:line="480" w:lineRule="auto"/>
      </w:pPr>
      <w:bookmarkStart w:id="0" w:name="_GoBack"/>
      <w:bookmarkEnd w:id="0"/>
      <w:commentRangeStart w:id="1"/>
      <w:r>
        <w:t>Full Title</w:t>
      </w:r>
      <w:commentRangeEnd w:id="1"/>
      <w:r w:rsidR="00846207">
        <w:rPr>
          <w:rStyle w:val="CommentReference"/>
          <w:rFonts w:asciiTheme="minorHAnsi" w:eastAsiaTheme="minorHAnsi" w:hAnsiTheme="minorHAnsi" w:cstheme="minorBidi"/>
          <w:spacing w:val="0"/>
          <w:kern w:val="0"/>
        </w:rPr>
        <w:commentReference w:id="1"/>
      </w:r>
      <w:r>
        <w:t xml:space="preserve">: </w:t>
      </w:r>
      <w:r w:rsidR="005B3FD1">
        <w:t>Population trends and e</w:t>
      </w:r>
      <w:r w:rsidR="00A25777">
        <w:t>ntanglement rates of</w:t>
      </w:r>
      <w:r w:rsidR="005B3FD1">
        <w:t xml:space="preserve"> Steller </w:t>
      </w:r>
      <w:r w:rsidR="007A4161">
        <w:t>(</w:t>
      </w:r>
      <w:r w:rsidR="007A4161">
        <w:rPr>
          <w:i/>
          <w:iCs/>
        </w:rPr>
        <w:t>Eumetopias jubatus</w:t>
      </w:r>
      <w:r w:rsidR="007A4161" w:rsidRPr="007A4161">
        <w:t>)</w:t>
      </w:r>
      <w:r w:rsidR="007A4161">
        <w:rPr>
          <w:i/>
          <w:iCs/>
        </w:rPr>
        <w:t xml:space="preserve"> </w:t>
      </w:r>
      <w:r w:rsidR="005B3FD1">
        <w:t xml:space="preserve">and California </w:t>
      </w:r>
      <w:r w:rsidR="007A4161">
        <w:t>(</w:t>
      </w:r>
      <w:r w:rsidR="007A4161">
        <w:rPr>
          <w:i/>
          <w:iCs/>
        </w:rPr>
        <w:t>Zalophus californianus</w:t>
      </w:r>
      <w:r w:rsidR="007A4161" w:rsidRPr="007A4161">
        <w:t>)</w:t>
      </w:r>
      <w:r w:rsidR="007A4161">
        <w:t xml:space="preserve"> </w:t>
      </w:r>
      <w:r w:rsidR="005B3FD1">
        <w:t>sea lions on the north coast of Washington state</w:t>
      </w:r>
    </w:p>
    <w:p w14:paraId="6EDC8BA9" w14:textId="4BB89A52" w:rsidR="00C8029E" w:rsidRPr="00C8029E" w:rsidRDefault="00C8029E" w:rsidP="00B55D73">
      <w:pPr>
        <w:pStyle w:val="Title"/>
        <w:spacing w:line="480" w:lineRule="auto"/>
      </w:pPr>
      <w:r w:rsidRPr="00C8029E">
        <w:rPr>
          <w:rStyle w:val="Heading1Char"/>
          <w:color w:val="auto"/>
          <w:sz w:val="56"/>
          <w:szCs w:val="56"/>
        </w:rPr>
        <w:t>Short Title:</w:t>
      </w:r>
      <w:r w:rsidRPr="00C8029E">
        <w:t xml:space="preserve"> Sea </w:t>
      </w:r>
      <w:r w:rsidR="002E16D8">
        <w:t>l</w:t>
      </w:r>
      <w:r w:rsidRPr="00C8029E">
        <w:t xml:space="preserve">ion </w:t>
      </w:r>
      <w:r w:rsidR="00BA1FB6">
        <w:t xml:space="preserve">population trends and </w:t>
      </w:r>
      <w:r w:rsidR="002E16D8">
        <w:t>e</w:t>
      </w:r>
      <w:r w:rsidRPr="00C8029E">
        <w:t xml:space="preserve">ntanglements </w:t>
      </w:r>
      <w:r w:rsidR="00C77C67">
        <w:t xml:space="preserve">on the north </w:t>
      </w:r>
      <w:r w:rsidR="00127671">
        <w:t>coast of</w:t>
      </w:r>
      <w:r w:rsidRPr="00C8029E">
        <w:t xml:space="preserve"> Washington state</w:t>
      </w:r>
    </w:p>
    <w:p w14:paraId="47AB0675" w14:textId="6512DAEC" w:rsidR="00F10F3B" w:rsidRDefault="00F10F3B" w:rsidP="00B55D73">
      <w:pPr>
        <w:pStyle w:val="Subtitle"/>
        <w:spacing w:line="480" w:lineRule="auto"/>
      </w:pPr>
      <w:r>
        <w:t>Elizabeth Allyn and Jonathan Scordino</w:t>
      </w:r>
    </w:p>
    <w:p w14:paraId="1F657ACF" w14:textId="5B5C5F8F" w:rsidR="000834D3" w:rsidRDefault="000834D3" w:rsidP="00B55D73">
      <w:pPr>
        <w:pStyle w:val="Subtitle"/>
        <w:spacing w:line="480" w:lineRule="auto"/>
      </w:pPr>
      <w:r>
        <w:t>Makah Fisheries Management PO Box 115 Neah Bay, WA 98357</w:t>
      </w:r>
    </w:p>
    <w:p w14:paraId="122DF2C4" w14:textId="4D1C742F" w:rsidR="0098279A" w:rsidRPr="0098279A" w:rsidRDefault="0098279A" w:rsidP="00B55D73">
      <w:pPr>
        <w:spacing w:line="480" w:lineRule="auto"/>
      </w:pPr>
      <w:r>
        <w:br w:type="page"/>
      </w:r>
    </w:p>
    <w:p w14:paraId="7CAB7C46" w14:textId="66ACA977" w:rsidR="00520BBC" w:rsidRDefault="00B610EB" w:rsidP="00B55D73">
      <w:pPr>
        <w:pStyle w:val="Heading1"/>
        <w:spacing w:line="480" w:lineRule="auto"/>
      </w:pPr>
      <w:r>
        <w:lastRenderedPageBreak/>
        <w:t>Abstract</w:t>
      </w:r>
    </w:p>
    <w:p w14:paraId="525D9971" w14:textId="62EB3DB6" w:rsidR="00A27CF6" w:rsidRDefault="000E3E56" w:rsidP="00B55D73">
      <w:pPr>
        <w:spacing w:line="480" w:lineRule="auto"/>
      </w:pPr>
      <w:r>
        <w:t xml:space="preserve">Entanglement impacts many marine species around the globe, and for some species of marine mammals, those impacts are great enough to cause population declines. </w:t>
      </w:r>
      <w:r w:rsidR="00C10C5C">
        <w:t>Otariids specifically</w:t>
      </w:r>
      <w:r w:rsidR="009D543F">
        <w:t xml:space="preserve"> are often playful around new objects, putting them at risk of entanglement in many types of marine debris, including terrestrial and marine pollution and fishing gear. This study aimed to </w:t>
      </w:r>
      <w:r w:rsidR="007E355E">
        <w:t xml:space="preserve">calculate the rates of population growth and to </w:t>
      </w:r>
      <w:r w:rsidR="009D543F">
        <w:t>document the rates and causes of entanglement in Steller and California sea lions on the north coast of Washington state from 2010-2018</w:t>
      </w:r>
      <w:r w:rsidR="007E355E">
        <w:t>.</w:t>
      </w:r>
      <w:r w:rsidR="006344FA">
        <w:t xml:space="preserve"> Counts of sea lions were conducted at haulouts along the survey area from small boats and photographs of entangled individuals were taken for later analysis to determine the nature of the entangling material and the sex and age of the entangled individual. </w:t>
      </w:r>
      <w:r w:rsidR="0021559E">
        <w:t xml:space="preserve">Rates of entanglement and entangling </w:t>
      </w:r>
      <w:r w:rsidR="00B05064">
        <w:t>material occurrence were compared with records collected from stranded individuals</w:t>
      </w:r>
      <w:r w:rsidR="00B55D73">
        <w:t xml:space="preserve"> on the Washington and Oregon coast</w:t>
      </w:r>
      <w:r w:rsidR="00B05064">
        <w:t xml:space="preserve"> by the West Coast Marine Mammal Stranding Network and with packing bands recorded during </w:t>
      </w:r>
      <w:r w:rsidR="00B22D95">
        <w:t xml:space="preserve">beach </w:t>
      </w:r>
      <w:r w:rsidR="00B05064">
        <w:t>debris surveys</w:t>
      </w:r>
      <w:r w:rsidR="000C34A3">
        <w:t xml:space="preserve"> </w:t>
      </w:r>
      <w:r w:rsidR="00B05064">
        <w:t xml:space="preserve">conducted by the Olympic Coast National Marine Sanctuary. </w:t>
      </w:r>
      <w:r w:rsidR="00193DAA">
        <w:t>During the study period, Steller sea lions exhibited a 7.9</w:t>
      </w:r>
      <w:r w:rsidR="00193DAA">
        <w:t xml:space="preserve">% </w:t>
      </w:r>
      <w:r w:rsidR="00193DAA" w:rsidRPr="00E31241">
        <w:t>±</w:t>
      </w:r>
      <w:r w:rsidR="00193DAA">
        <w:t xml:space="preserve"> 3.2 population growth rate, which was similar to that seen in California sea lions (</w:t>
      </w:r>
      <w:r w:rsidR="00193DAA">
        <w:t xml:space="preserve">7.8% </w:t>
      </w:r>
      <w:r w:rsidR="00193DAA" w:rsidRPr="00E31241">
        <w:t>±</w:t>
      </w:r>
      <w:r w:rsidR="00193DAA">
        <w:t xml:space="preserve"> 4.2</w:t>
      </w:r>
      <w:r w:rsidR="00193DAA">
        <w:t>).</w:t>
      </w:r>
      <w:r w:rsidR="005A6249">
        <w:t xml:space="preserve"> California sea lions experienced a much higher rate of entanglement than Steller sea lions (2.13% and 0.41%, respectively)</w:t>
      </w:r>
      <w:r w:rsidR="008B5D70">
        <w:t xml:space="preserve">, though both rates are not likely to be causing population-level concern, evidenced by the large population growth rates in both species </w:t>
      </w:r>
      <w:r w:rsidR="00AD3E29">
        <w:t>throughout</w:t>
      </w:r>
      <w:r w:rsidR="008B5D70">
        <w:t xml:space="preserve"> the study period, </w:t>
      </w:r>
      <w:r w:rsidR="00AD3E29">
        <w:t xml:space="preserve">they do still </w:t>
      </w:r>
      <w:r w:rsidR="008B5D70">
        <w:t>pose a significant welfare concern to the affected individuals</w:t>
      </w:r>
      <w:r w:rsidR="004307CD">
        <w:t xml:space="preserve">. </w:t>
      </w:r>
      <w:r w:rsidR="0068034E">
        <w:t xml:space="preserve">The majority of entangled individuals were adults (83.1%), 55.4% of which were male and 41.7% were female, 12.5% were juveniles, and no entangled pups were </w:t>
      </w:r>
      <w:r w:rsidR="00C761BD">
        <w:t>observed. Steller</w:t>
      </w:r>
      <w:r w:rsidR="004307CD">
        <w:t xml:space="preserve"> sea lion entanglements showed no seasonal patterns, but California sea lions experienced a peak in entanglement rates in June and July, with somewhat elevated entanglements also seen in November. The majority of identifiable entanglements were caused by packing bands (68.3%) </w:t>
      </w:r>
      <w:r w:rsidR="00C761BD">
        <w:t>year-round</w:t>
      </w:r>
      <w:r w:rsidR="004307CD">
        <w:t xml:space="preserve">, followed by salmon flashers (11.3%), which only occurred in the summer months of May – September, coinciding with the peak of the </w:t>
      </w:r>
      <w:r w:rsidR="000E05AD">
        <w:t xml:space="preserve">local </w:t>
      </w:r>
      <w:r w:rsidR="004307CD">
        <w:t xml:space="preserve">recreational and commercial </w:t>
      </w:r>
      <w:r w:rsidR="004307CD">
        <w:lastRenderedPageBreak/>
        <w:t>ocean salmon troll fishery.</w:t>
      </w:r>
      <w:r w:rsidR="00D16C50">
        <w:t xml:space="preserve"> </w:t>
      </w:r>
      <w:r w:rsidR="00B22D95">
        <w:t xml:space="preserve">The occurrence of packing bands in beach debris surveys correlated with the occurrence of entanglements caused by packing bands in sea lions observed on haulouts during survey effort </w:t>
      </w:r>
      <w:r w:rsidR="00B22D95">
        <w:t>(Pearson’s R=0.81).</w:t>
      </w:r>
      <w:r w:rsidR="00B55D73">
        <w:t xml:space="preserve"> However, no sea lions entangled in packing bands were observed in the stranding record</w:t>
      </w:r>
      <w:r w:rsidR="004B5F9D">
        <w:t>, and the overall proportion of stranded animals exhibiting evidence of entanglement was lower than expected, indicating that animals are likely shedding entangling materials at higher rates than are currently predicted.</w:t>
      </w:r>
      <w:r w:rsidR="00D26856">
        <w:t xml:space="preserve"> While large-scale government-instigated actions to address marine debris issues have had mixed success around the world, simple actions such as cutting packing bands may be the best option for reducing the impact of entanglement on local pinnipeds.</w:t>
      </w:r>
    </w:p>
    <w:p w14:paraId="07239B36" w14:textId="2994F3E6" w:rsidR="002745CB" w:rsidRPr="002745CB" w:rsidRDefault="002745CB" w:rsidP="00B55D73">
      <w:pPr>
        <w:pStyle w:val="Heading1"/>
        <w:spacing w:line="480" w:lineRule="auto"/>
      </w:pPr>
      <w:r w:rsidRPr="002745CB">
        <w:t>Introduction</w:t>
      </w:r>
    </w:p>
    <w:p w14:paraId="11DBD41E" w14:textId="42A37225" w:rsidR="00777FA3" w:rsidRDefault="0034654B" w:rsidP="00B55D73">
      <w:pPr>
        <w:spacing w:line="480" w:lineRule="auto"/>
      </w:pPr>
      <w:r>
        <w:t xml:space="preserve">The prevalence of 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DE06DD">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AE2D30" w:rsidRPr="00AE2D30">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6038A7">
        <w:t>64</w:t>
      </w:r>
      <w:r w:rsidR="00DC7BEE">
        <w:t xml:space="preserve"> species </w:t>
      </w:r>
      <w:r w:rsidR="00246A41">
        <w:t xml:space="preserve">of marine mammals </w:t>
      </w:r>
      <w:r w:rsidR="00DC7BEE">
        <w:t xml:space="preserve">globally </w:t>
      </w:r>
      <w:r w:rsidR="00DC7BEE">
        <w:fldChar w:fldCharType="begin" w:fldLock="1"/>
      </w:r>
      <w:r w:rsidR="00DE06D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AE2D30" w:rsidRPr="00AE2D30">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DE06DD">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8","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6,7]"},"properties":{"noteIndex":0},"schema":"https://github.com/citation-style-language/schema/raw/master/csl-citation.json"}</w:instrText>
      </w:r>
      <w:r w:rsidR="00F64CC7">
        <w:fldChar w:fldCharType="separate"/>
      </w:r>
      <w:r w:rsidR="00AE2D30" w:rsidRPr="00AE2D30">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DE06DD">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2,4,8]"},"properties":{"noteIndex":0},"schema":"https://github.com/citation-style-language/schema/raw/master/csl-citation.json"}</w:instrText>
      </w:r>
      <w:r w:rsidR="001615FC">
        <w:fldChar w:fldCharType="separate"/>
      </w:r>
      <w:r w:rsidR="00AE2D30" w:rsidRPr="00AE2D30">
        <w:rPr>
          <w:noProof/>
        </w:rPr>
        <w:t>[2,4,8]</w:t>
      </w:r>
      <w:r w:rsidR="001615FC">
        <w:fldChar w:fldCharType="end"/>
      </w:r>
      <w:r w:rsidR="001230EF">
        <w:t xml:space="preserve">. </w:t>
      </w:r>
      <w:r w:rsidR="004D0CF1">
        <w:t>In this study, entanglement is defined as the presence of marine debris attached to the body, including material</w:t>
      </w:r>
      <w:r w:rsidR="00440CCA">
        <w:t>s that are</w:t>
      </w:r>
      <w:r w:rsidR="004D0CF1">
        <w:t xml:space="preserve"> looped around the appendages or neck</w:t>
      </w:r>
      <w:r w:rsidR="00440CCA">
        <w:t xml:space="preserve"> (e.</w:t>
      </w:r>
      <w:r w:rsidR="004F2D2A">
        <w:t>g. netting or packing bands</w:t>
      </w:r>
      <w:r w:rsidR="00360E83">
        <w:t>). We</w:t>
      </w:r>
      <w:r w:rsidR="004F2D2A">
        <w:t xml:space="preserve"> also included instances where materials</w:t>
      </w:r>
      <w:r w:rsidR="004D0CF1">
        <w:t xml:space="preserve"> are internally or externally embedded</w:t>
      </w:r>
      <w:r w:rsidR="005B7941">
        <w:t xml:space="preserve"> (e.g. hooks</w:t>
      </w:r>
      <w:r w:rsidR="00440CCA">
        <w:t>)</w:t>
      </w:r>
      <w:r w:rsidR="004D0CF1">
        <w:t xml:space="preserve">. </w:t>
      </w:r>
      <w:r w:rsidR="00D73720">
        <w:t>Quantifying the effects of entanglement is a challenging undertaking,</w:t>
      </w:r>
      <w:r w:rsidR="00E809CC">
        <w:t xml:space="preserve"> as affected individuals may</w:t>
      </w:r>
      <w:r w:rsidR="00D73720">
        <w:t xml:space="preserve"> </w:t>
      </w:r>
      <w:r w:rsidR="00E809CC">
        <w:t>spend more time at sea as a result of their greater energy expenditure or</w:t>
      </w:r>
      <w:r w:rsidR="00D73720">
        <w:t xml:space="preserve"> die at sea withou</w:t>
      </w:r>
      <w:r w:rsidR="00E809CC">
        <w:t>t being observed</w:t>
      </w:r>
      <w:r w:rsidR="00D73720">
        <w:t xml:space="preserve"> </w:t>
      </w:r>
      <w:r w:rsidR="00F64CC7">
        <w:fldChar w:fldCharType="begin" w:fldLock="1"/>
      </w:r>
      <w:r w:rsidR="00DE06D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2","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4,8,9]","plainTextFormattedCitation":"[4,8,9]","previouslyFormattedCitation":"[4,8,9]"},"properties":{"noteIndex":0},"schema":"https://github.com/citation-style-language/schema/raw/master/csl-citation.json"}</w:instrText>
      </w:r>
      <w:r w:rsidR="00F64CC7">
        <w:fldChar w:fldCharType="separate"/>
      </w:r>
      <w:r w:rsidR="00AE2D30" w:rsidRPr="00AE2D30">
        <w:rPr>
          <w:noProof/>
        </w:rPr>
        <w:t>[4,8,9]</w:t>
      </w:r>
      <w:r w:rsidR="00F64CC7">
        <w:fldChar w:fldCharType="end"/>
      </w:r>
      <w:r>
        <w:t>.</w:t>
      </w:r>
      <w:r w:rsidR="002E5DCE">
        <w:t xml:space="preserve"> Even harder to detect are invisible entanglements, where an animal may swallow a hook and suffer internal </w:t>
      </w:r>
      <w:r w:rsidR="002E5DCE">
        <w:lastRenderedPageBreak/>
        <w:t>damage as a result</w:t>
      </w:r>
      <w:r w:rsidR="008C1927">
        <w:t xml:space="preserve"> </w:t>
      </w:r>
      <w:r w:rsidR="008C1927">
        <w:fldChar w:fldCharType="begin" w:fldLock="1"/>
      </w:r>
      <w:r w:rsidR="00DE06DD">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10]","plainTextFormattedCitation":"[10]","previouslyFormattedCitation":"[10]"},"properties":{"noteIndex":0},"schema":"https://github.com/citation-style-language/schema/raw/master/csl-citation.json"}</w:instrText>
      </w:r>
      <w:r w:rsidR="008C1927">
        <w:fldChar w:fldCharType="separate"/>
      </w:r>
      <w:r w:rsidR="00AE2D30" w:rsidRPr="00AE2D30">
        <w:rPr>
          <w:noProof/>
        </w:rPr>
        <w:t>[10]</w:t>
      </w:r>
      <w:r w:rsidR="008C1927">
        <w:fldChar w:fldCharType="end"/>
      </w:r>
      <w:r w:rsidR="002E5DCE">
        <w:t xml:space="preserve">. </w:t>
      </w:r>
      <w:r w:rsidR="00E14328">
        <w:t>Any estimates of entang</w:t>
      </w:r>
      <w:r w:rsidR="00E827CE">
        <w:t>lement rates in a population therefore</w:t>
      </w:r>
      <w:r w:rsidR="00E14328">
        <w:t xml:space="preserve"> likely underestimate both the prevalence and potential impact of entanglement.</w:t>
      </w:r>
    </w:p>
    <w:p w14:paraId="08000960" w14:textId="2673A247" w:rsidR="008668CE" w:rsidRDefault="008668CE" w:rsidP="00B55D73">
      <w:pPr>
        <w:spacing w:line="480" w:lineRule="auto"/>
      </w:pPr>
      <w:r>
        <w:t xml:space="preserve">The mechanisms by which an animal becomes entangled are almost as varied as the entangling materials themselves. Any debris that forms loops or that contains a hook that can be swallowed or embedded poses an entanglement risk, </w:t>
      </w:r>
      <w:r w:rsidR="001A61E8">
        <w:t xml:space="preserve">including </w:t>
      </w:r>
      <w:r w:rsidR="00D3090C">
        <w:t>pollution from terrestrial and marine sources</w:t>
      </w:r>
      <w:r w:rsidR="001A61E8">
        <w:t>, and derelict and active fishing gear.</w:t>
      </w:r>
      <w:r w:rsidR="001A78BC" w:rsidRPr="001A78BC">
        <w:t xml:space="preserve"> </w:t>
      </w:r>
      <w:r w:rsidR="001A78BC">
        <w:t xml:space="preserve">The mechanism of entanglement can often be determined by identifying the entangling material. Packing bands, rubber bands, monofilament line, and netting fragments are likely encountered as debris, while salmon flashers and other hook and line gear are likely encountered as actively fished gear and are evidence of fishery depredation behaviors. </w:t>
      </w:r>
      <w:r w:rsidR="00764131">
        <w:t xml:space="preserve"> Much of the debris that enters the marine environment is made of synthetic materials and either floats or is neutrally buoyant, </w:t>
      </w:r>
      <w:r w:rsidR="00E827CE">
        <w:t>increasing the odds that a marine mammal</w:t>
      </w:r>
      <w:r w:rsidR="00764131">
        <w:t xml:space="preserve"> encounter</w:t>
      </w:r>
      <w:r w:rsidR="00E827CE">
        <w:t>s</w:t>
      </w:r>
      <w:r w:rsidR="00764131">
        <w:t xml:space="preserve"> it. Otariids are especially curiou</w:t>
      </w:r>
      <w:r w:rsidR="00AC1422">
        <w:t>s of new objects, and can</w:t>
      </w:r>
      <w:r w:rsidR="00764131">
        <w:t xml:space="preserve"> become entangled in debris while attempting to explore or play wit</w:t>
      </w:r>
      <w:r w:rsidR="00607D06">
        <w:t>h them</w:t>
      </w:r>
      <w:r w:rsidR="00764131">
        <w:t xml:space="preserve"> </w:t>
      </w:r>
      <w:r w:rsidR="005D4B40">
        <w:fldChar w:fldCharType="begin" w:fldLock="1"/>
      </w:r>
      <w:r w:rsidR="00DE06DD">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 U.S.","id":"ITEM-2","issued":{"date-parts":[["1985"]]},"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11,12]"},"properties":{"noteIndex":0},"schema":"https://github.com/citation-style-language/schema/raw/master/csl-citation.json"}</w:instrText>
      </w:r>
      <w:r w:rsidR="005D4B40">
        <w:fldChar w:fldCharType="separate"/>
      </w:r>
      <w:r w:rsidR="00AE2D30" w:rsidRPr="00AE2D30">
        <w:rPr>
          <w:noProof/>
        </w:rPr>
        <w:t>[11,12]</w:t>
      </w:r>
      <w:r w:rsidR="005D4B40">
        <w:fldChar w:fldCharType="end"/>
      </w:r>
      <w:r w:rsidR="00332667">
        <w:t xml:space="preserve">. </w:t>
      </w:r>
      <w:r w:rsidR="00A57DA1">
        <w:t xml:space="preserve">While it seems they are occasionally able to shed </w:t>
      </w:r>
      <w:r w:rsidR="007F509A">
        <w:t>entangling materials</w:t>
      </w:r>
      <w:r w:rsidR="00A57DA1">
        <w:t>, the frequency and mechanisms with which animals are able to escape unharmed from entanglement are not well understood</w:t>
      </w:r>
      <w:r w:rsidR="00C53FA7">
        <w:t xml:space="preserve"> </w:t>
      </w:r>
      <w:r w:rsidR="00C53FA7">
        <w:fldChar w:fldCharType="begin" w:fldLock="1"/>
      </w:r>
      <w:r w:rsidR="00DE06DD">
        <w:instrText>ADDIN CSL_CITATION {"citationItems":[{"id":"ITEM-1","itemData":{"author":[{"dropping-particle":"","family":"Cawthorn","given":"M. W.","non-dropping-particle":"","parse-names":false,"suffix":""}],"container-title":"Proceedings of the workshop on the fate and impact of marine debris, 27-29 November, 1984, Honolulu, HI, U.S.","id":"ITEM-1","issued":{"date-parts":[["1985"]]},"title":"Entanglement in, and Ingestion of, Plastic Litter in Marine Mammals, Sharks, and Turtles in New Zealand Waters","type":"paper-conference"},"uris":["http://www.mendeley.com/documents/?uuid=954a9aa2-ca77-472b-b5ba-7cd713d96e0a"]},{"id":"ITEM-2","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2","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mendeley":{"formattedCitation":"[11,12]","plainTextFormattedCitation":"[11,12]","previouslyFormattedCitation":"[11,12]"},"properties":{"noteIndex":0},"schema":"https://github.com/citation-style-language/schema/raw/master/csl-citation.json"}</w:instrText>
      </w:r>
      <w:r w:rsidR="00C53FA7">
        <w:fldChar w:fldCharType="separate"/>
      </w:r>
      <w:r w:rsidR="00AE2D30" w:rsidRPr="00AE2D30">
        <w:rPr>
          <w:noProof/>
        </w:rPr>
        <w:t>[11,12]</w:t>
      </w:r>
      <w:r w:rsidR="00C53FA7">
        <w:fldChar w:fldCharType="end"/>
      </w:r>
      <w:r w:rsidR="00A57DA1">
        <w:t xml:space="preserve">. </w:t>
      </w:r>
      <w:r w:rsidR="007F509A">
        <w:t>I</w:t>
      </w:r>
      <w:r w:rsidR="00797FBE">
        <w:t xml:space="preserve">ndividuals can </w:t>
      </w:r>
      <w:r w:rsidR="007F509A">
        <w:t xml:space="preserve">also </w:t>
      </w:r>
      <w:r w:rsidR="00797FBE">
        <w:t>risk entanglement through depredation of fisheries, which puts them in direct contact with potentially entangling materials</w:t>
      </w:r>
      <w:r w:rsidR="009F0C1E">
        <w:t xml:space="preserve"> and can cause significant losses to fishers</w:t>
      </w:r>
      <w:r w:rsidR="00797FBE">
        <w:t xml:space="preserve"> </w:t>
      </w:r>
      <w:r w:rsidR="00CF5B6A">
        <w:fldChar w:fldCharType="begin" w:fldLock="1"/>
      </w:r>
      <w:r w:rsidR="00DE06DD">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13,14]","plainTextFormattedCitation":"[13,14]","previouslyFormattedCitation":"[13,14]"},"properties":{"noteIndex":0},"schema":"https://github.com/citation-style-language/schema/raw/master/csl-citation.json"}</w:instrText>
      </w:r>
      <w:r w:rsidR="00CF5B6A">
        <w:fldChar w:fldCharType="separate"/>
      </w:r>
      <w:r w:rsidR="00AE2D30" w:rsidRPr="00AE2D30">
        <w:rPr>
          <w:noProof/>
        </w:rPr>
        <w:t>[13,14]</w:t>
      </w:r>
      <w:r w:rsidR="00CF5B6A">
        <w:fldChar w:fldCharType="end"/>
      </w:r>
      <w:r w:rsidR="00CF5B6A">
        <w:t xml:space="preserve">. </w:t>
      </w:r>
      <w:r w:rsidR="00E1353F">
        <w:t xml:space="preserve"> The factors leading to entanglement </w:t>
      </w:r>
      <w:r w:rsidR="002B5AA8">
        <w:t>in any given location are therefore</w:t>
      </w:r>
      <w:r w:rsidR="00E1353F">
        <w:t xml:space="preserve"> governed by both local and regional dynamics, as ocean currents, upwelling patterns, fishing effort</w:t>
      </w:r>
      <w:r w:rsidR="00C76EB0">
        <w:t xml:space="preserve"> and gear types used</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DE06DD">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mendeley":{"formattedCitation":"[15–18]","plainTextFormattedCitation":"[15–18]","previouslyFormattedCitation":"[15–18]"},"properties":{"noteIndex":0},"schema":"https://github.com/citation-style-language/schema/raw/master/csl-citation.json"}</w:instrText>
      </w:r>
      <w:r w:rsidR="00434CCC">
        <w:fldChar w:fldCharType="separate"/>
      </w:r>
      <w:r w:rsidR="00AE2D30" w:rsidRPr="00AE2D30">
        <w:rPr>
          <w:noProof/>
        </w:rPr>
        <w:t>[15–18]</w:t>
      </w:r>
      <w:r w:rsidR="00434CCC">
        <w:fldChar w:fldCharType="end"/>
      </w:r>
      <w:r w:rsidR="00E1353F">
        <w:t xml:space="preserve">. </w:t>
      </w:r>
    </w:p>
    <w:p w14:paraId="7B904AC9" w14:textId="5FC1C315" w:rsidR="009170C8" w:rsidRPr="00911BDD" w:rsidRDefault="009913F9" w:rsidP="00B55D7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C5604D">
        <w:t>This study</w:t>
      </w:r>
      <w:r>
        <w:t xml:space="preserve"> also</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w:t>
      </w:r>
      <w:r w:rsidR="009D4E0C">
        <w:lastRenderedPageBreak/>
        <w:t>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DE06D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9–21]","plainTextFormattedCitation":"[1,4,8,19–21]","previouslyFormattedCitation":"[1,4,8,19–21]"},"properties":{"noteIndex":0},"schema":"https://github.com/citation-style-language/schema/raw/master/csl-citation.json"}</w:instrText>
      </w:r>
      <w:r w:rsidR="00A67720">
        <w:fldChar w:fldCharType="separate"/>
      </w:r>
      <w:r w:rsidR="00AE2D30" w:rsidRPr="00AE2D30">
        <w:rPr>
          <w:noProof/>
        </w:rPr>
        <w:t>[1,4,8,19–21]</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B55D73">
      <w:pPr>
        <w:pStyle w:val="Heading1"/>
        <w:spacing w:line="480" w:lineRule="auto"/>
      </w:pPr>
      <w:commentRangeStart w:id="2"/>
      <w:r>
        <w:t>M</w:t>
      </w:r>
      <w:r w:rsidR="002745CB" w:rsidRPr="002745CB">
        <w:t>ethods</w:t>
      </w:r>
      <w:commentRangeEnd w:id="2"/>
      <w:r w:rsidR="009511A9">
        <w:rPr>
          <w:rStyle w:val="CommentReference"/>
          <w:rFonts w:asciiTheme="minorHAnsi" w:eastAsiaTheme="minorHAnsi" w:hAnsiTheme="minorHAnsi" w:cstheme="minorBidi"/>
          <w:color w:val="auto"/>
        </w:rPr>
        <w:commentReference w:id="2"/>
      </w:r>
    </w:p>
    <w:p w14:paraId="17D5A8CA" w14:textId="134DBEFB" w:rsidR="004B567A" w:rsidRPr="004B567A" w:rsidRDefault="004B567A" w:rsidP="00B55D73">
      <w:pPr>
        <w:pStyle w:val="Heading2"/>
        <w:spacing w:line="480" w:lineRule="auto"/>
      </w:pPr>
      <w:r>
        <w:t>Data Collection</w:t>
      </w:r>
    </w:p>
    <w:p w14:paraId="1EA517B8" w14:textId="6BCB212E" w:rsidR="008D4A38" w:rsidRDefault="003C69EB" w:rsidP="00B55D73">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focusing on four major haulout locations</w:t>
      </w:r>
      <w:r w:rsidR="003854FD">
        <w:t xml:space="preserve"> (</w:t>
      </w:r>
      <w:r w:rsidR="00C47EA5">
        <w:t>Figure 1</w:t>
      </w:r>
      <w:r w:rsidR="003854FD">
        <w:t xml:space="preserve">). </w:t>
      </w:r>
      <w:r w:rsidR="00F54290">
        <w:t xml:space="preserve">Surveys were conducted </w:t>
      </w:r>
      <w:r w:rsidR="00CA49BC">
        <w:t>year-round</w:t>
      </w:r>
      <w:r w:rsidR="00F54290">
        <w:t xml:space="preserve"> with more effort from late spring through early fall than in other months of the year due to availability of survey days with suitable weather and sea conditions. </w:t>
      </w:r>
      <w:r w:rsidR="00C066F6">
        <w:t xml:space="preserve">Surveys often did not include all haulouts during a day due to logistical challenges such as sea conditions, </w:t>
      </w:r>
      <w:r w:rsidR="001A78BC">
        <w:t>number and duration of sightings</w:t>
      </w:r>
      <w:r w:rsidR="00C066F6">
        <w:t xml:space="preserve">, and daylight. </w:t>
      </w:r>
      <w:r>
        <w:t>During surveys</w:t>
      </w:r>
      <w:r w:rsidR="0059015E">
        <w:t>,</w:t>
      </w:r>
      <w:r w:rsidR="004F761D">
        <w:t xml:space="preserve"> </w:t>
      </w:r>
      <w:r w:rsidR="00563CF1">
        <w:t xml:space="preserve">we documented </w:t>
      </w:r>
      <w:r w:rsidR="002E7911">
        <w:t xml:space="preserve">sightings </w:t>
      </w:r>
      <w:r w:rsidR="009B3F1D">
        <w:t>of</w:t>
      </w:r>
      <w:r w:rsidR="004F761D">
        <w:t xml:space="preserve">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 all </w:t>
      </w:r>
      <w:r w:rsidR="00560D3A">
        <w:t xml:space="preserve">entangled </w:t>
      </w:r>
      <w:r w:rsidR="00563CF1">
        <w:t xml:space="preserve">sea lions </w:t>
      </w:r>
      <w:r w:rsidR="00560D3A">
        <w:t>and those that</w:t>
      </w:r>
      <w:r w:rsidR="00563CF1">
        <w:t xml:space="preserve"> appeared entangled</w:t>
      </w:r>
      <w:r w:rsidR="004F761D">
        <w:t xml:space="preserve"> for later assessment. </w:t>
      </w:r>
      <w:r w:rsidR="00CE38FF">
        <w:t xml:space="preserve">Entangled individuals encountered </w:t>
      </w:r>
      <w:r w:rsidR="003E5889">
        <w:t xml:space="preserve">along the survey route </w:t>
      </w:r>
      <w:r w:rsidR="00CE38FF">
        <w:t xml:space="preserve">in locations other than the four major haulout sites were </w:t>
      </w:r>
      <w:r>
        <w:t xml:space="preserve">excluded from entanglement rate calculations due to the lack of reliable and regular total counts of hauled individuals, but they were still </w:t>
      </w:r>
      <w:r w:rsidR="00CE38FF">
        <w:t>documented for inclusion in the a</w:t>
      </w:r>
      <w:r>
        <w:t>nalysis of entangling materials</w:t>
      </w:r>
      <w:r w:rsidR="00CE38FF">
        <w:t>.</w:t>
      </w:r>
    </w:p>
    <w:p w14:paraId="50376A27" w14:textId="77777777" w:rsidR="00A8695D" w:rsidRDefault="00DF05C9" w:rsidP="00B55D73">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5EB9B40C" w14:textId="0F7BCE78" w:rsidR="00091F86" w:rsidRDefault="00A8695D" w:rsidP="00B55D73">
      <w:pPr>
        <w:pStyle w:val="Caption"/>
        <w:spacing w:line="480" w:lineRule="auto"/>
      </w:pPr>
      <w:r>
        <w:t xml:space="preserve">Fig </w:t>
      </w:r>
      <w:r w:rsidR="00937369">
        <w:fldChar w:fldCharType="begin"/>
      </w:r>
      <w:r w:rsidR="00937369">
        <w:instrText xml:space="preserve"> SEQ Figure \* ARABIC </w:instrText>
      </w:r>
      <w:r w:rsidR="00937369">
        <w:fldChar w:fldCharType="separate"/>
      </w:r>
      <w:r w:rsidR="008D0DD4">
        <w:rPr>
          <w:noProof/>
        </w:rPr>
        <w:t>1</w:t>
      </w:r>
      <w:r w:rsidR="00937369">
        <w:rPr>
          <w:noProof/>
        </w:rPr>
        <w:fldChar w:fldCharType="end"/>
      </w:r>
      <w:r>
        <w:t xml:space="preserve">: </w:t>
      </w:r>
      <w:r w:rsidRPr="006B0505">
        <w:t xml:space="preserve">Map of the four </w:t>
      </w:r>
      <w:r w:rsidR="00F209C4">
        <w:t xml:space="preserve">major </w:t>
      </w:r>
      <w:r w:rsidRPr="006B0505">
        <w:t xml:space="preserve">Steller and California sea </w:t>
      </w:r>
      <w:commentRangeStart w:id="3"/>
      <w:commentRangeStart w:id="4"/>
      <w:r w:rsidRPr="006B0505">
        <w:t>lion</w:t>
      </w:r>
      <w:commentRangeEnd w:id="3"/>
      <w:r w:rsidR="00F54290">
        <w:rPr>
          <w:rStyle w:val="CommentReference"/>
          <w:i w:val="0"/>
          <w:iCs w:val="0"/>
          <w:color w:val="auto"/>
        </w:rPr>
        <w:commentReference w:id="3"/>
      </w:r>
      <w:commentRangeEnd w:id="4"/>
      <w:r w:rsidR="00526920">
        <w:rPr>
          <w:rStyle w:val="CommentReference"/>
          <w:i w:val="0"/>
          <w:iCs w:val="0"/>
          <w:color w:val="auto"/>
        </w:rPr>
        <w:commentReference w:id="4"/>
      </w:r>
      <w:r w:rsidRPr="006B0505">
        <w:t xml:space="preserve"> haulout sites surveyed for entangled individuals: Tatoosh Island, the Bodelteh Islands, Carroll Island, and Sea Lion Rock.</w:t>
      </w:r>
    </w:p>
    <w:p w14:paraId="1DB78965" w14:textId="2B115AA4" w:rsidR="00091F86" w:rsidRDefault="00091F86" w:rsidP="00B55D73">
      <w:pPr>
        <w:pStyle w:val="Heading2"/>
        <w:spacing w:line="480" w:lineRule="auto"/>
      </w:pPr>
      <w:r>
        <w:t>Population Trends</w:t>
      </w:r>
    </w:p>
    <w:p w14:paraId="019C1271" w14:textId="2A9F2FAF" w:rsidR="00470A1E" w:rsidRDefault="009F3FA9" w:rsidP="00B55D73">
      <w:pPr>
        <w:spacing w:line="480" w:lineRule="auto"/>
      </w:pPr>
      <w:r>
        <w:t xml:space="preserve">Population trends were calculated </w:t>
      </w:r>
      <w:r w:rsidR="00C066F6">
        <w:t xml:space="preserve">using a </w:t>
      </w:r>
      <w:r w:rsidR="00616FC9">
        <w:t>three-step</w:t>
      </w:r>
      <w:r w:rsidR="00C066F6">
        <w:t xml:space="preserve"> process. First, </w:t>
      </w:r>
      <w:r>
        <w:t xml:space="preserve">for each species </w:t>
      </w:r>
      <w:r w:rsidR="00C066F6">
        <w:t>we</w:t>
      </w:r>
      <w:r w:rsidR="008B67F1">
        <w:t xml:space="preserve"> pooled</w:t>
      </w:r>
      <w:r w:rsidR="00C066F6">
        <w:t xml:space="preserve"> the</w:t>
      </w:r>
      <w:r>
        <w:t xml:space="preserve"> count</w:t>
      </w:r>
      <w:r w:rsidR="008B67F1">
        <w:t>s</w:t>
      </w:r>
      <w:r>
        <w:t xml:space="preserve"> from the four major haulouts on days when all four </w:t>
      </w:r>
      <w:r w:rsidR="00242ECD">
        <w:t xml:space="preserve">haulouts </w:t>
      </w:r>
      <w:r>
        <w:t>were visited</w:t>
      </w:r>
      <w:r w:rsidR="00C066F6">
        <w:t xml:space="preserve">. Next, we averaged all complete survey days within a month for a monthly average. Last, we averaged the average monthly counts for an annual estimate </w:t>
      </w:r>
      <w:r w:rsidR="00A15CC1">
        <w:t xml:space="preserve">and a monthly estimate </w:t>
      </w:r>
      <w:r w:rsidR="00C066F6">
        <w:t xml:space="preserve">of average number of sea lions using the four major haulouts </w:t>
      </w:r>
      <w:r w:rsidR="00A15CC1">
        <w:t>over the study duration</w:t>
      </w:r>
      <w:r w:rsidR="00C066F6">
        <w:t xml:space="preserve"> for Steller and California sea lions.</w:t>
      </w:r>
      <w:r>
        <w:t xml:space="preserve"> </w:t>
      </w:r>
      <w:r w:rsidR="00470A1E">
        <w:t xml:space="preserve">The observed change in </w:t>
      </w:r>
      <w:r w:rsidR="00E35E8C">
        <w:t xml:space="preserve">annual </w:t>
      </w:r>
      <w:r w:rsidR="00470A1E">
        <w:t xml:space="preserve">counts were calculated </w:t>
      </w:r>
      <w:r w:rsidR="00E35E8C">
        <w:t xml:space="preserve">for each year </w:t>
      </w:r>
      <w:r w:rsidR="00C066F6">
        <w:t>using the formula</w:t>
      </w:r>
      <w:r w:rsidR="00A15CC1">
        <w:t xml:space="preserve">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470A1E">
        <w:t xml:space="preserve">, then averaged over all study years to produce the overall </w:t>
      </w:r>
      <w:r w:rsidR="00C066F6">
        <w:t xml:space="preserve">average population growth </w:t>
      </w:r>
      <w:r w:rsidR="00470A1E">
        <w:t>rate for each species</w:t>
      </w:r>
      <w:r w:rsidR="00340A9C">
        <w:t xml:space="preserve"> (Figure 2)</w:t>
      </w:r>
      <w:r w:rsidR="00470A1E">
        <w:t>.</w:t>
      </w:r>
      <w:r w:rsidR="00E30C3C">
        <w:t xml:space="preserve"> </w:t>
      </w:r>
      <w:r w:rsidR="00C066F6">
        <w:t>We excluded d</w:t>
      </w:r>
      <w:r w:rsidR="00E30C3C">
        <w:t xml:space="preserve">ata from 2018 </w:t>
      </w:r>
      <w:r w:rsidR="00C066F6">
        <w:t xml:space="preserve">in the analysis </w:t>
      </w:r>
      <w:r w:rsidR="00E30C3C">
        <w:t xml:space="preserve">because there were no survey days that </w:t>
      </w:r>
      <w:commentRangeStart w:id="5"/>
      <w:commentRangeStart w:id="6"/>
      <w:r w:rsidR="00E30C3C">
        <w:t xml:space="preserve">covered all four haulout </w:t>
      </w:r>
      <w:r w:rsidR="00E30C3C">
        <w:lastRenderedPageBreak/>
        <w:t>sites after June</w:t>
      </w:r>
      <w:commentRangeEnd w:id="5"/>
      <w:r w:rsidR="00363FDA">
        <w:rPr>
          <w:rStyle w:val="CommentReference"/>
        </w:rPr>
        <w:commentReference w:id="5"/>
      </w:r>
      <w:commentRangeEnd w:id="6"/>
      <w:r w:rsidR="00036BD2">
        <w:rPr>
          <w:rStyle w:val="CommentReference"/>
        </w:rPr>
        <w:commentReference w:id="6"/>
      </w:r>
      <w:r w:rsidR="00E30C3C">
        <w:t xml:space="preserve">, potentially biasing the counts by not including the full range of seasonal </w:t>
      </w:r>
      <w:r w:rsidR="00DB24E5">
        <w:t>variation</w:t>
      </w:r>
      <w:r w:rsidR="006342E1">
        <w:t xml:space="preserve"> (Table 1)</w:t>
      </w:r>
      <w:r w:rsidR="00E30C3C">
        <w:t>.</w:t>
      </w:r>
    </w:p>
    <w:p w14:paraId="491A305C" w14:textId="7C201AC0" w:rsidR="00BD47E5" w:rsidRDefault="00BD47E5" w:rsidP="00B55D73">
      <w:pPr>
        <w:pStyle w:val="Caption"/>
        <w:keepNext/>
        <w:spacing w:line="480" w:lineRule="auto"/>
      </w:pPr>
      <w:r>
        <w:t xml:space="preserve">Table </w:t>
      </w:r>
      <w:r w:rsidR="00937369">
        <w:fldChar w:fldCharType="begin"/>
      </w:r>
      <w:r w:rsidR="00937369">
        <w:instrText xml:space="preserve"> SEQ Table \* ARABIC </w:instrText>
      </w:r>
      <w:r w:rsidR="00937369">
        <w:fldChar w:fldCharType="separate"/>
      </w:r>
      <w:r w:rsidR="008D0DD4">
        <w:rPr>
          <w:noProof/>
        </w:rPr>
        <w:t>1</w:t>
      </w:r>
      <w:r w:rsidR="00937369">
        <w:rPr>
          <w:noProof/>
        </w:rPr>
        <w:fldChar w:fldCharType="end"/>
      </w:r>
      <w:r>
        <w:t xml:space="preserve">: </w:t>
      </w:r>
      <w:r w:rsidR="00D2735D">
        <w:t>The n</w:t>
      </w:r>
      <w:r>
        <w:t>umber of surveys conducted in each month of the study period 2010-2018</w:t>
      </w:r>
      <w:r w:rsidR="00526920">
        <w:t xml:space="preserve"> with the number of complete surveys</w:t>
      </w:r>
      <w:r>
        <w:t xml:space="preserve"> where all four major haulouts locations were visited</w:t>
      </w:r>
      <w:r w:rsidR="00526920">
        <w:t xml:space="preserve"> in parentheses</w:t>
      </w:r>
      <w:r w:rsidR="007A1261">
        <w:t>. Note that no complete surveys were conducted after June in 2018.</w:t>
      </w:r>
    </w:p>
    <w:tbl>
      <w:tblPr>
        <w:tblW w:w="5000" w:type="pct"/>
        <w:tblLook w:val="04A0" w:firstRow="1" w:lastRow="0" w:firstColumn="1" w:lastColumn="0" w:noHBand="0" w:noVBand="1"/>
      </w:tblPr>
      <w:tblGrid>
        <w:gridCol w:w="715"/>
        <w:gridCol w:w="511"/>
        <w:gridCol w:w="627"/>
        <w:gridCol w:w="627"/>
        <w:gridCol w:w="627"/>
        <w:gridCol w:w="729"/>
        <w:gridCol w:w="729"/>
        <w:gridCol w:w="729"/>
        <w:gridCol w:w="729"/>
        <w:gridCol w:w="729"/>
        <w:gridCol w:w="628"/>
        <w:gridCol w:w="628"/>
        <w:gridCol w:w="530"/>
        <w:gridCol w:w="822"/>
      </w:tblGrid>
      <w:tr w:rsidR="00790AB6" w:rsidRPr="00790AB6" w14:paraId="670070E2" w14:textId="77777777" w:rsidTr="00790AB6">
        <w:trPr>
          <w:trHeight w:val="300"/>
        </w:trPr>
        <w:tc>
          <w:tcPr>
            <w:tcW w:w="385" w:type="pct"/>
            <w:tcBorders>
              <w:top w:val="nil"/>
              <w:left w:val="nil"/>
              <w:bottom w:val="single" w:sz="4" w:space="0" w:color="9BC2E6"/>
              <w:right w:val="nil"/>
            </w:tcBorders>
            <w:shd w:val="clear" w:color="DDEBF7" w:fill="DDEBF7"/>
            <w:noWrap/>
            <w:vAlign w:val="center"/>
            <w:hideMark/>
          </w:tcPr>
          <w:p w14:paraId="6ED148AE" w14:textId="3CCCCE2A" w:rsidR="00790AB6" w:rsidRPr="00790AB6" w:rsidRDefault="00790AB6" w:rsidP="00B55D73">
            <w:pPr>
              <w:spacing w:after="0" w:line="480" w:lineRule="auto"/>
              <w:rPr>
                <w:rFonts w:ascii="Calibri" w:eastAsia="Times New Roman" w:hAnsi="Calibri" w:cs="Calibri"/>
                <w:b/>
                <w:bCs/>
                <w:color w:val="000000"/>
                <w:sz w:val="18"/>
              </w:rPr>
            </w:pPr>
          </w:p>
        </w:tc>
        <w:tc>
          <w:tcPr>
            <w:tcW w:w="237" w:type="pct"/>
            <w:tcBorders>
              <w:top w:val="nil"/>
              <w:left w:val="nil"/>
              <w:bottom w:val="single" w:sz="4" w:space="0" w:color="9BC2E6"/>
              <w:right w:val="nil"/>
            </w:tcBorders>
            <w:shd w:val="clear" w:color="DDEBF7" w:fill="DDEBF7"/>
            <w:noWrap/>
            <w:vAlign w:val="center"/>
            <w:hideMark/>
          </w:tcPr>
          <w:p w14:paraId="6DDE3681"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1</w:t>
            </w:r>
          </w:p>
        </w:tc>
        <w:tc>
          <w:tcPr>
            <w:tcW w:w="338" w:type="pct"/>
            <w:tcBorders>
              <w:top w:val="nil"/>
              <w:left w:val="nil"/>
              <w:bottom w:val="single" w:sz="4" w:space="0" w:color="9BC2E6"/>
              <w:right w:val="nil"/>
            </w:tcBorders>
            <w:shd w:val="clear" w:color="DDEBF7" w:fill="DDEBF7"/>
            <w:noWrap/>
            <w:vAlign w:val="center"/>
            <w:hideMark/>
          </w:tcPr>
          <w:p w14:paraId="00DDDBB1"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2</w:t>
            </w:r>
          </w:p>
        </w:tc>
        <w:tc>
          <w:tcPr>
            <w:tcW w:w="338" w:type="pct"/>
            <w:tcBorders>
              <w:top w:val="nil"/>
              <w:left w:val="nil"/>
              <w:bottom w:val="single" w:sz="4" w:space="0" w:color="9BC2E6"/>
              <w:right w:val="nil"/>
            </w:tcBorders>
            <w:shd w:val="clear" w:color="DDEBF7" w:fill="DDEBF7"/>
            <w:noWrap/>
            <w:vAlign w:val="center"/>
            <w:hideMark/>
          </w:tcPr>
          <w:p w14:paraId="5A41CD45"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3</w:t>
            </w:r>
          </w:p>
        </w:tc>
        <w:tc>
          <w:tcPr>
            <w:tcW w:w="338" w:type="pct"/>
            <w:tcBorders>
              <w:top w:val="nil"/>
              <w:left w:val="nil"/>
              <w:bottom w:val="single" w:sz="4" w:space="0" w:color="9BC2E6"/>
              <w:right w:val="nil"/>
            </w:tcBorders>
            <w:shd w:val="clear" w:color="DDEBF7" w:fill="DDEBF7"/>
            <w:noWrap/>
            <w:vAlign w:val="center"/>
            <w:hideMark/>
          </w:tcPr>
          <w:p w14:paraId="296CC435"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4</w:t>
            </w:r>
          </w:p>
        </w:tc>
        <w:tc>
          <w:tcPr>
            <w:tcW w:w="392" w:type="pct"/>
            <w:tcBorders>
              <w:top w:val="nil"/>
              <w:left w:val="nil"/>
              <w:bottom w:val="single" w:sz="4" w:space="0" w:color="9BC2E6"/>
              <w:right w:val="nil"/>
            </w:tcBorders>
            <w:shd w:val="clear" w:color="DDEBF7" w:fill="DDEBF7"/>
            <w:noWrap/>
            <w:vAlign w:val="center"/>
            <w:hideMark/>
          </w:tcPr>
          <w:p w14:paraId="4CAFF906"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5</w:t>
            </w:r>
          </w:p>
        </w:tc>
        <w:tc>
          <w:tcPr>
            <w:tcW w:w="392" w:type="pct"/>
            <w:tcBorders>
              <w:top w:val="nil"/>
              <w:left w:val="nil"/>
              <w:bottom w:val="single" w:sz="4" w:space="0" w:color="9BC2E6"/>
              <w:right w:val="nil"/>
            </w:tcBorders>
            <w:shd w:val="clear" w:color="DDEBF7" w:fill="DDEBF7"/>
            <w:noWrap/>
            <w:vAlign w:val="center"/>
            <w:hideMark/>
          </w:tcPr>
          <w:p w14:paraId="15F137DE"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6</w:t>
            </w:r>
          </w:p>
        </w:tc>
        <w:tc>
          <w:tcPr>
            <w:tcW w:w="392" w:type="pct"/>
            <w:tcBorders>
              <w:top w:val="nil"/>
              <w:left w:val="nil"/>
              <w:bottom w:val="single" w:sz="4" w:space="0" w:color="9BC2E6"/>
              <w:right w:val="nil"/>
            </w:tcBorders>
            <w:shd w:val="clear" w:color="DDEBF7" w:fill="DDEBF7"/>
            <w:noWrap/>
            <w:vAlign w:val="center"/>
            <w:hideMark/>
          </w:tcPr>
          <w:p w14:paraId="61F90D92"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7</w:t>
            </w:r>
          </w:p>
        </w:tc>
        <w:tc>
          <w:tcPr>
            <w:tcW w:w="392" w:type="pct"/>
            <w:tcBorders>
              <w:top w:val="nil"/>
              <w:left w:val="nil"/>
              <w:bottom w:val="single" w:sz="4" w:space="0" w:color="9BC2E6"/>
              <w:right w:val="nil"/>
            </w:tcBorders>
            <w:shd w:val="clear" w:color="DDEBF7" w:fill="DDEBF7"/>
            <w:noWrap/>
            <w:vAlign w:val="center"/>
            <w:hideMark/>
          </w:tcPr>
          <w:p w14:paraId="2A8A96A5"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8</w:t>
            </w:r>
          </w:p>
        </w:tc>
        <w:tc>
          <w:tcPr>
            <w:tcW w:w="392" w:type="pct"/>
            <w:tcBorders>
              <w:top w:val="nil"/>
              <w:left w:val="nil"/>
              <w:bottom w:val="single" w:sz="4" w:space="0" w:color="9BC2E6"/>
              <w:right w:val="nil"/>
            </w:tcBorders>
            <w:shd w:val="clear" w:color="DDEBF7" w:fill="DDEBF7"/>
            <w:noWrap/>
            <w:vAlign w:val="center"/>
            <w:hideMark/>
          </w:tcPr>
          <w:p w14:paraId="21C21468"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9</w:t>
            </w:r>
          </w:p>
        </w:tc>
        <w:tc>
          <w:tcPr>
            <w:tcW w:w="338" w:type="pct"/>
            <w:tcBorders>
              <w:top w:val="nil"/>
              <w:left w:val="nil"/>
              <w:bottom w:val="single" w:sz="4" w:space="0" w:color="9BC2E6"/>
              <w:right w:val="nil"/>
            </w:tcBorders>
            <w:shd w:val="clear" w:color="DDEBF7" w:fill="DDEBF7"/>
            <w:noWrap/>
            <w:vAlign w:val="center"/>
            <w:hideMark/>
          </w:tcPr>
          <w:p w14:paraId="2D9592CE"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10</w:t>
            </w:r>
          </w:p>
        </w:tc>
        <w:tc>
          <w:tcPr>
            <w:tcW w:w="338" w:type="pct"/>
            <w:tcBorders>
              <w:top w:val="nil"/>
              <w:left w:val="nil"/>
              <w:bottom w:val="single" w:sz="4" w:space="0" w:color="9BC2E6"/>
              <w:right w:val="nil"/>
            </w:tcBorders>
            <w:shd w:val="clear" w:color="DDEBF7" w:fill="DDEBF7"/>
            <w:noWrap/>
            <w:vAlign w:val="center"/>
            <w:hideMark/>
          </w:tcPr>
          <w:p w14:paraId="5E2DA514"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11</w:t>
            </w:r>
          </w:p>
        </w:tc>
        <w:tc>
          <w:tcPr>
            <w:tcW w:w="286" w:type="pct"/>
            <w:tcBorders>
              <w:top w:val="nil"/>
              <w:left w:val="nil"/>
              <w:bottom w:val="single" w:sz="4" w:space="0" w:color="9BC2E6"/>
              <w:right w:val="nil"/>
            </w:tcBorders>
            <w:shd w:val="clear" w:color="DDEBF7" w:fill="DDEBF7"/>
            <w:noWrap/>
            <w:vAlign w:val="center"/>
            <w:hideMark/>
          </w:tcPr>
          <w:p w14:paraId="1822CB9B"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12</w:t>
            </w:r>
          </w:p>
        </w:tc>
        <w:tc>
          <w:tcPr>
            <w:tcW w:w="442" w:type="pct"/>
            <w:tcBorders>
              <w:top w:val="nil"/>
              <w:left w:val="nil"/>
              <w:bottom w:val="single" w:sz="4" w:space="0" w:color="9BC2E6"/>
              <w:right w:val="nil"/>
            </w:tcBorders>
            <w:shd w:val="clear" w:color="DDEBF7" w:fill="DDEBF7"/>
            <w:noWrap/>
            <w:vAlign w:val="center"/>
            <w:hideMark/>
          </w:tcPr>
          <w:p w14:paraId="09E9BCE6" w14:textId="7777777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eastAsia="Times New Roman" w:hAnsi="Calibri" w:cs="Calibri"/>
                <w:b/>
                <w:bCs/>
                <w:color w:val="000000"/>
                <w:sz w:val="18"/>
              </w:rPr>
              <w:t>Total</w:t>
            </w:r>
          </w:p>
        </w:tc>
      </w:tr>
      <w:tr w:rsidR="00790AB6" w:rsidRPr="00790AB6" w14:paraId="648F6660" w14:textId="77777777" w:rsidTr="00790AB6">
        <w:trPr>
          <w:trHeight w:val="300"/>
        </w:trPr>
        <w:tc>
          <w:tcPr>
            <w:tcW w:w="385" w:type="pct"/>
            <w:tcBorders>
              <w:top w:val="nil"/>
              <w:left w:val="nil"/>
              <w:bottom w:val="nil"/>
              <w:right w:val="nil"/>
            </w:tcBorders>
            <w:shd w:val="clear" w:color="auto" w:fill="auto"/>
            <w:noWrap/>
            <w:vAlign w:val="center"/>
            <w:hideMark/>
          </w:tcPr>
          <w:p w14:paraId="16F78A30" w14:textId="695017CE"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0</w:t>
            </w:r>
          </w:p>
        </w:tc>
        <w:tc>
          <w:tcPr>
            <w:tcW w:w="237" w:type="pct"/>
            <w:tcBorders>
              <w:top w:val="nil"/>
              <w:left w:val="nil"/>
              <w:bottom w:val="nil"/>
              <w:right w:val="nil"/>
            </w:tcBorders>
            <w:shd w:val="clear" w:color="auto" w:fill="auto"/>
            <w:noWrap/>
            <w:vAlign w:val="bottom"/>
            <w:hideMark/>
          </w:tcPr>
          <w:p w14:paraId="317CFF1F"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338" w:type="pct"/>
            <w:tcBorders>
              <w:top w:val="nil"/>
              <w:left w:val="nil"/>
              <w:bottom w:val="nil"/>
              <w:right w:val="nil"/>
            </w:tcBorders>
            <w:shd w:val="clear" w:color="auto" w:fill="auto"/>
            <w:noWrap/>
            <w:vAlign w:val="bottom"/>
            <w:hideMark/>
          </w:tcPr>
          <w:p w14:paraId="23541E22" w14:textId="7E9709F8"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6D14B7F8" w14:textId="03666855"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4EE29915" w14:textId="0ABD3476"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392" w:type="pct"/>
            <w:tcBorders>
              <w:top w:val="nil"/>
              <w:left w:val="nil"/>
              <w:bottom w:val="nil"/>
              <w:right w:val="nil"/>
            </w:tcBorders>
            <w:shd w:val="clear" w:color="auto" w:fill="auto"/>
            <w:noWrap/>
            <w:vAlign w:val="bottom"/>
            <w:hideMark/>
          </w:tcPr>
          <w:p w14:paraId="66179B5C" w14:textId="63987902"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92" w:type="pct"/>
            <w:tcBorders>
              <w:top w:val="nil"/>
              <w:left w:val="nil"/>
              <w:bottom w:val="nil"/>
              <w:right w:val="nil"/>
            </w:tcBorders>
            <w:shd w:val="clear" w:color="auto" w:fill="auto"/>
            <w:noWrap/>
            <w:vAlign w:val="bottom"/>
            <w:hideMark/>
          </w:tcPr>
          <w:p w14:paraId="32B0055E" w14:textId="6B6722D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w:t>
            </w:r>
          </w:p>
        </w:tc>
        <w:tc>
          <w:tcPr>
            <w:tcW w:w="392" w:type="pct"/>
            <w:tcBorders>
              <w:top w:val="nil"/>
              <w:left w:val="nil"/>
              <w:bottom w:val="nil"/>
              <w:right w:val="nil"/>
            </w:tcBorders>
            <w:shd w:val="clear" w:color="auto" w:fill="auto"/>
            <w:noWrap/>
            <w:vAlign w:val="bottom"/>
            <w:hideMark/>
          </w:tcPr>
          <w:p w14:paraId="25CAC509" w14:textId="78005E3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92" w:type="pct"/>
            <w:tcBorders>
              <w:top w:val="nil"/>
              <w:left w:val="nil"/>
              <w:bottom w:val="nil"/>
              <w:right w:val="nil"/>
            </w:tcBorders>
            <w:shd w:val="clear" w:color="auto" w:fill="auto"/>
            <w:noWrap/>
            <w:vAlign w:val="bottom"/>
            <w:hideMark/>
          </w:tcPr>
          <w:p w14:paraId="6EF5B499" w14:textId="0F740BB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5(3)</w:t>
            </w:r>
          </w:p>
        </w:tc>
        <w:tc>
          <w:tcPr>
            <w:tcW w:w="392" w:type="pct"/>
            <w:tcBorders>
              <w:top w:val="nil"/>
              <w:left w:val="nil"/>
              <w:bottom w:val="nil"/>
              <w:right w:val="nil"/>
            </w:tcBorders>
            <w:shd w:val="clear" w:color="auto" w:fill="auto"/>
            <w:noWrap/>
            <w:vAlign w:val="bottom"/>
            <w:hideMark/>
          </w:tcPr>
          <w:p w14:paraId="631E329D" w14:textId="68AFE9D9"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8(2)</w:t>
            </w:r>
          </w:p>
        </w:tc>
        <w:tc>
          <w:tcPr>
            <w:tcW w:w="338" w:type="pct"/>
            <w:tcBorders>
              <w:top w:val="nil"/>
              <w:left w:val="nil"/>
              <w:bottom w:val="nil"/>
              <w:right w:val="nil"/>
            </w:tcBorders>
            <w:shd w:val="clear" w:color="auto" w:fill="auto"/>
            <w:noWrap/>
            <w:vAlign w:val="bottom"/>
            <w:hideMark/>
          </w:tcPr>
          <w:p w14:paraId="18889392" w14:textId="3FAB1F6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w:t>
            </w:r>
          </w:p>
        </w:tc>
        <w:tc>
          <w:tcPr>
            <w:tcW w:w="338" w:type="pct"/>
            <w:tcBorders>
              <w:top w:val="nil"/>
              <w:left w:val="nil"/>
              <w:bottom w:val="nil"/>
              <w:right w:val="nil"/>
            </w:tcBorders>
            <w:shd w:val="clear" w:color="auto" w:fill="auto"/>
            <w:noWrap/>
            <w:vAlign w:val="bottom"/>
            <w:hideMark/>
          </w:tcPr>
          <w:p w14:paraId="4A91F60B" w14:textId="0FE97678"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286" w:type="pct"/>
            <w:tcBorders>
              <w:top w:val="nil"/>
              <w:left w:val="nil"/>
              <w:bottom w:val="nil"/>
              <w:right w:val="nil"/>
            </w:tcBorders>
            <w:shd w:val="clear" w:color="auto" w:fill="auto"/>
            <w:noWrap/>
            <w:vAlign w:val="bottom"/>
            <w:hideMark/>
          </w:tcPr>
          <w:p w14:paraId="5C98F210"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442" w:type="pct"/>
            <w:tcBorders>
              <w:top w:val="nil"/>
              <w:left w:val="nil"/>
              <w:bottom w:val="nil"/>
              <w:right w:val="nil"/>
            </w:tcBorders>
            <w:shd w:val="clear" w:color="auto" w:fill="auto"/>
            <w:noWrap/>
            <w:vAlign w:val="bottom"/>
            <w:hideMark/>
          </w:tcPr>
          <w:p w14:paraId="728B497E" w14:textId="6963C8A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8(8)</w:t>
            </w:r>
          </w:p>
        </w:tc>
      </w:tr>
      <w:tr w:rsidR="00790AB6" w:rsidRPr="00790AB6" w14:paraId="20D367E2" w14:textId="77777777" w:rsidTr="00790AB6">
        <w:trPr>
          <w:trHeight w:val="300"/>
        </w:trPr>
        <w:tc>
          <w:tcPr>
            <w:tcW w:w="385" w:type="pct"/>
            <w:tcBorders>
              <w:top w:val="nil"/>
              <w:left w:val="nil"/>
              <w:bottom w:val="nil"/>
              <w:right w:val="nil"/>
            </w:tcBorders>
            <w:shd w:val="clear" w:color="auto" w:fill="auto"/>
            <w:noWrap/>
            <w:vAlign w:val="center"/>
            <w:hideMark/>
          </w:tcPr>
          <w:p w14:paraId="6C575799" w14:textId="76C7655F"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1</w:t>
            </w:r>
          </w:p>
        </w:tc>
        <w:tc>
          <w:tcPr>
            <w:tcW w:w="237" w:type="pct"/>
            <w:tcBorders>
              <w:top w:val="nil"/>
              <w:left w:val="nil"/>
              <w:bottom w:val="nil"/>
              <w:right w:val="nil"/>
            </w:tcBorders>
            <w:shd w:val="clear" w:color="auto" w:fill="auto"/>
            <w:noWrap/>
            <w:vAlign w:val="bottom"/>
            <w:hideMark/>
          </w:tcPr>
          <w:p w14:paraId="6DC889E8" w14:textId="34155EA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415F76E7" w14:textId="37C17C1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06614BDF" w14:textId="14C154C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w:t>
            </w:r>
          </w:p>
        </w:tc>
        <w:tc>
          <w:tcPr>
            <w:tcW w:w="338" w:type="pct"/>
            <w:tcBorders>
              <w:top w:val="nil"/>
              <w:left w:val="nil"/>
              <w:bottom w:val="nil"/>
              <w:right w:val="nil"/>
            </w:tcBorders>
            <w:shd w:val="clear" w:color="auto" w:fill="auto"/>
            <w:noWrap/>
            <w:vAlign w:val="bottom"/>
            <w:hideMark/>
          </w:tcPr>
          <w:p w14:paraId="5DA85638" w14:textId="189AB4A9"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1)</w:t>
            </w:r>
          </w:p>
        </w:tc>
        <w:tc>
          <w:tcPr>
            <w:tcW w:w="392" w:type="pct"/>
            <w:tcBorders>
              <w:top w:val="nil"/>
              <w:left w:val="nil"/>
              <w:bottom w:val="nil"/>
              <w:right w:val="nil"/>
            </w:tcBorders>
            <w:shd w:val="clear" w:color="auto" w:fill="auto"/>
            <w:noWrap/>
            <w:vAlign w:val="bottom"/>
            <w:hideMark/>
          </w:tcPr>
          <w:p w14:paraId="1E0082A1" w14:textId="7099E60D"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6(3)</w:t>
            </w:r>
          </w:p>
        </w:tc>
        <w:tc>
          <w:tcPr>
            <w:tcW w:w="392" w:type="pct"/>
            <w:tcBorders>
              <w:top w:val="nil"/>
              <w:left w:val="nil"/>
              <w:bottom w:val="nil"/>
              <w:right w:val="nil"/>
            </w:tcBorders>
            <w:shd w:val="clear" w:color="auto" w:fill="auto"/>
            <w:noWrap/>
            <w:vAlign w:val="bottom"/>
            <w:hideMark/>
          </w:tcPr>
          <w:p w14:paraId="14A01DA1" w14:textId="49D1C57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5(2)</w:t>
            </w:r>
          </w:p>
        </w:tc>
        <w:tc>
          <w:tcPr>
            <w:tcW w:w="392" w:type="pct"/>
            <w:tcBorders>
              <w:top w:val="nil"/>
              <w:left w:val="nil"/>
              <w:bottom w:val="nil"/>
              <w:right w:val="nil"/>
            </w:tcBorders>
            <w:shd w:val="clear" w:color="auto" w:fill="auto"/>
            <w:noWrap/>
            <w:vAlign w:val="bottom"/>
            <w:hideMark/>
          </w:tcPr>
          <w:p w14:paraId="5D9D535F" w14:textId="627C2A1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2)</w:t>
            </w:r>
          </w:p>
        </w:tc>
        <w:tc>
          <w:tcPr>
            <w:tcW w:w="392" w:type="pct"/>
            <w:tcBorders>
              <w:top w:val="nil"/>
              <w:left w:val="nil"/>
              <w:bottom w:val="nil"/>
              <w:right w:val="nil"/>
            </w:tcBorders>
            <w:shd w:val="clear" w:color="auto" w:fill="auto"/>
            <w:noWrap/>
            <w:vAlign w:val="bottom"/>
            <w:hideMark/>
          </w:tcPr>
          <w:p w14:paraId="779451F4" w14:textId="4EDE5FBB"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6(2)</w:t>
            </w:r>
          </w:p>
        </w:tc>
        <w:tc>
          <w:tcPr>
            <w:tcW w:w="392" w:type="pct"/>
            <w:tcBorders>
              <w:top w:val="nil"/>
              <w:left w:val="nil"/>
              <w:bottom w:val="nil"/>
              <w:right w:val="nil"/>
            </w:tcBorders>
            <w:shd w:val="clear" w:color="auto" w:fill="auto"/>
            <w:noWrap/>
            <w:vAlign w:val="bottom"/>
            <w:hideMark/>
          </w:tcPr>
          <w:p w14:paraId="1018F3CE" w14:textId="06EF940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38" w:type="pct"/>
            <w:tcBorders>
              <w:top w:val="nil"/>
              <w:left w:val="nil"/>
              <w:bottom w:val="nil"/>
              <w:right w:val="nil"/>
            </w:tcBorders>
            <w:shd w:val="clear" w:color="auto" w:fill="auto"/>
            <w:noWrap/>
            <w:vAlign w:val="bottom"/>
            <w:hideMark/>
          </w:tcPr>
          <w:p w14:paraId="284DEA8C" w14:textId="4BBD013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1)</w:t>
            </w:r>
          </w:p>
        </w:tc>
        <w:tc>
          <w:tcPr>
            <w:tcW w:w="338" w:type="pct"/>
            <w:tcBorders>
              <w:top w:val="nil"/>
              <w:left w:val="nil"/>
              <w:bottom w:val="nil"/>
              <w:right w:val="nil"/>
            </w:tcBorders>
            <w:shd w:val="clear" w:color="auto" w:fill="auto"/>
            <w:noWrap/>
            <w:vAlign w:val="bottom"/>
            <w:hideMark/>
          </w:tcPr>
          <w:p w14:paraId="502BC5FD" w14:textId="66DDAD94"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286" w:type="pct"/>
            <w:tcBorders>
              <w:top w:val="nil"/>
              <w:left w:val="nil"/>
              <w:bottom w:val="nil"/>
              <w:right w:val="nil"/>
            </w:tcBorders>
            <w:shd w:val="clear" w:color="auto" w:fill="auto"/>
            <w:noWrap/>
            <w:vAlign w:val="bottom"/>
            <w:hideMark/>
          </w:tcPr>
          <w:p w14:paraId="3A575F8A"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442" w:type="pct"/>
            <w:tcBorders>
              <w:top w:val="nil"/>
              <w:left w:val="nil"/>
              <w:bottom w:val="nil"/>
              <w:right w:val="nil"/>
            </w:tcBorders>
            <w:shd w:val="clear" w:color="auto" w:fill="auto"/>
            <w:noWrap/>
            <w:vAlign w:val="bottom"/>
            <w:hideMark/>
          </w:tcPr>
          <w:p w14:paraId="44F908CD" w14:textId="2D312381"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0(15)</w:t>
            </w:r>
          </w:p>
        </w:tc>
      </w:tr>
      <w:tr w:rsidR="00790AB6" w:rsidRPr="00790AB6" w14:paraId="4B756BAF" w14:textId="77777777" w:rsidTr="00790AB6">
        <w:trPr>
          <w:trHeight w:val="300"/>
        </w:trPr>
        <w:tc>
          <w:tcPr>
            <w:tcW w:w="385" w:type="pct"/>
            <w:tcBorders>
              <w:top w:val="nil"/>
              <w:left w:val="nil"/>
              <w:bottom w:val="nil"/>
              <w:right w:val="nil"/>
            </w:tcBorders>
            <w:shd w:val="clear" w:color="auto" w:fill="auto"/>
            <w:noWrap/>
            <w:vAlign w:val="center"/>
            <w:hideMark/>
          </w:tcPr>
          <w:p w14:paraId="6945008C" w14:textId="50652AA0"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2</w:t>
            </w:r>
          </w:p>
        </w:tc>
        <w:tc>
          <w:tcPr>
            <w:tcW w:w="237" w:type="pct"/>
            <w:tcBorders>
              <w:top w:val="nil"/>
              <w:left w:val="nil"/>
              <w:bottom w:val="nil"/>
              <w:right w:val="nil"/>
            </w:tcBorders>
            <w:shd w:val="clear" w:color="auto" w:fill="auto"/>
            <w:noWrap/>
            <w:vAlign w:val="bottom"/>
            <w:hideMark/>
          </w:tcPr>
          <w:p w14:paraId="1732E496"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338" w:type="pct"/>
            <w:tcBorders>
              <w:top w:val="nil"/>
              <w:left w:val="nil"/>
              <w:bottom w:val="nil"/>
              <w:right w:val="nil"/>
            </w:tcBorders>
            <w:shd w:val="clear" w:color="auto" w:fill="auto"/>
            <w:noWrap/>
            <w:vAlign w:val="bottom"/>
            <w:hideMark/>
          </w:tcPr>
          <w:p w14:paraId="16780D49" w14:textId="512BCD5A"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2</w:t>
            </w:r>
          </w:p>
        </w:tc>
        <w:tc>
          <w:tcPr>
            <w:tcW w:w="338" w:type="pct"/>
            <w:tcBorders>
              <w:top w:val="nil"/>
              <w:left w:val="nil"/>
              <w:bottom w:val="nil"/>
              <w:right w:val="nil"/>
            </w:tcBorders>
            <w:shd w:val="clear" w:color="auto" w:fill="auto"/>
            <w:noWrap/>
            <w:vAlign w:val="bottom"/>
            <w:hideMark/>
          </w:tcPr>
          <w:p w14:paraId="16A2653D" w14:textId="5FC95CB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6F12A615" w14:textId="14E4D7BB"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92" w:type="pct"/>
            <w:tcBorders>
              <w:top w:val="nil"/>
              <w:left w:val="nil"/>
              <w:bottom w:val="nil"/>
              <w:right w:val="nil"/>
            </w:tcBorders>
            <w:shd w:val="clear" w:color="auto" w:fill="auto"/>
            <w:noWrap/>
            <w:vAlign w:val="bottom"/>
            <w:hideMark/>
          </w:tcPr>
          <w:p w14:paraId="397A5410" w14:textId="48EAC4A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92" w:type="pct"/>
            <w:tcBorders>
              <w:top w:val="nil"/>
              <w:left w:val="nil"/>
              <w:bottom w:val="nil"/>
              <w:right w:val="nil"/>
            </w:tcBorders>
            <w:shd w:val="clear" w:color="auto" w:fill="auto"/>
            <w:noWrap/>
            <w:vAlign w:val="bottom"/>
            <w:hideMark/>
          </w:tcPr>
          <w:p w14:paraId="24F7BAF6" w14:textId="3E1A5E5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5(4)</w:t>
            </w:r>
          </w:p>
        </w:tc>
        <w:tc>
          <w:tcPr>
            <w:tcW w:w="392" w:type="pct"/>
            <w:tcBorders>
              <w:top w:val="nil"/>
              <w:left w:val="nil"/>
              <w:bottom w:val="nil"/>
              <w:right w:val="nil"/>
            </w:tcBorders>
            <w:shd w:val="clear" w:color="auto" w:fill="auto"/>
            <w:noWrap/>
            <w:vAlign w:val="bottom"/>
            <w:hideMark/>
          </w:tcPr>
          <w:p w14:paraId="4ECC3E57" w14:textId="1D641E6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8(1)</w:t>
            </w:r>
          </w:p>
        </w:tc>
        <w:tc>
          <w:tcPr>
            <w:tcW w:w="392" w:type="pct"/>
            <w:tcBorders>
              <w:top w:val="nil"/>
              <w:left w:val="nil"/>
              <w:bottom w:val="nil"/>
              <w:right w:val="nil"/>
            </w:tcBorders>
            <w:shd w:val="clear" w:color="auto" w:fill="auto"/>
            <w:noWrap/>
            <w:vAlign w:val="bottom"/>
            <w:hideMark/>
          </w:tcPr>
          <w:p w14:paraId="0C807AAE" w14:textId="1229879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2)</w:t>
            </w:r>
          </w:p>
        </w:tc>
        <w:tc>
          <w:tcPr>
            <w:tcW w:w="392" w:type="pct"/>
            <w:tcBorders>
              <w:top w:val="nil"/>
              <w:left w:val="nil"/>
              <w:bottom w:val="nil"/>
              <w:right w:val="nil"/>
            </w:tcBorders>
            <w:shd w:val="clear" w:color="auto" w:fill="auto"/>
            <w:noWrap/>
            <w:vAlign w:val="bottom"/>
            <w:hideMark/>
          </w:tcPr>
          <w:p w14:paraId="37EF2E57" w14:textId="52AB624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5(2)</w:t>
            </w:r>
          </w:p>
        </w:tc>
        <w:tc>
          <w:tcPr>
            <w:tcW w:w="338" w:type="pct"/>
            <w:tcBorders>
              <w:top w:val="nil"/>
              <w:left w:val="nil"/>
              <w:bottom w:val="nil"/>
              <w:right w:val="nil"/>
            </w:tcBorders>
            <w:shd w:val="clear" w:color="auto" w:fill="auto"/>
            <w:noWrap/>
            <w:vAlign w:val="bottom"/>
            <w:hideMark/>
          </w:tcPr>
          <w:p w14:paraId="6DD1A43B" w14:textId="550401B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1E966977" w14:textId="03408D1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286" w:type="pct"/>
            <w:tcBorders>
              <w:top w:val="nil"/>
              <w:left w:val="nil"/>
              <w:bottom w:val="nil"/>
              <w:right w:val="nil"/>
            </w:tcBorders>
            <w:shd w:val="clear" w:color="auto" w:fill="auto"/>
            <w:noWrap/>
            <w:vAlign w:val="bottom"/>
            <w:hideMark/>
          </w:tcPr>
          <w:p w14:paraId="0B58C1CA" w14:textId="312CBA5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442" w:type="pct"/>
            <w:tcBorders>
              <w:top w:val="nil"/>
              <w:left w:val="nil"/>
              <w:bottom w:val="nil"/>
              <w:right w:val="nil"/>
            </w:tcBorders>
            <w:shd w:val="clear" w:color="auto" w:fill="auto"/>
            <w:noWrap/>
            <w:vAlign w:val="bottom"/>
            <w:hideMark/>
          </w:tcPr>
          <w:p w14:paraId="670F27C4" w14:textId="56B568D2"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8(16)</w:t>
            </w:r>
          </w:p>
        </w:tc>
      </w:tr>
      <w:tr w:rsidR="00790AB6" w:rsidRPr="00790AB6" w14:paraId="4AD25F52" w14:textId="77777777" w:rsidTr="00790AB6">
        <w:trPr>
          <w:trHeight w:val="300"/>
        </w:trPr>
        <w:tc>
          <w:tcPr>
            <w:tcW w:w="385" w:type="pct"/>
            <w:tcBorders>
              <w:top w:val="nil"/>
              <w:left w:val="nil"/>
              <w:bottom w:val="nil"/>
              <w:right w:val="nil"/>
            </w:tcBorders>
            <w:shd w:val="clear" w:color="auto" w:fill="auto"/>
            <w:noWrap/>
            <w:vAlign w:val="center"/>
            <w:hideMark/>
          </w:tcPr>
          <w:p w14:paraId="72B0FE79" w14:textId="15F543A7"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3</w:t>
            </w:r>
          </w:p>
        </w:tc>
        <w:tc>
          <w:tcPr>
            <w:tcW w:w="237" w:type="pct"/>
            <w:tcBorders>
              <w:top w:val="nil"/>
              <w:left w:val="nil"/>
              <w:bottom w:val="nil"/>
              <w:right w:val="nil"/>
            </w:tcBorders>
            <w:shd w:val="clear" w:color="auto" w:fill="auto"/>
            <w:noWrap/>
            <w:vAlign w:val="bottom"/>
            <w:hideMark/>
          </w:tcPr>
          <w:p w14:paraId="0B1F695D" w14:textId="28E191E9"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4F19BC92" w14:textId="61FE9C2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338" w:type="pct"/>
            <w:tcBorders>
              <w:top w:val="nil"/>
              <w:left w:val="nil"/>
              <w:bottom w:val="nil"/>
              <w:right w:val="nil"/>
            </w:tcBorders>
            <w:shd w:val="clear" w:color="auto" w:fill="auto"/>
            <w:noWrap/>
            <w:vAlign w:val="bottom"/>
            <w:hideMark/>
          </w:tcPr>
          <w:p w14:paraId="29641830" w14:textId="5CF1D5B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0000B98A" w14:textId="5F54681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92" w:type="pct"/>
            <w:tcBorders>
              <w:top w:val="nil"/>
              <w:left w:val="nil"/>
              <w:bottom w:val="nil"/>
              <w:right w:val="nil"/>
            </w:tcBorders>
            <w:shd w:val="clear" w:color="auto" w:fill="auto"/>
            <w:noWrap/>
            <w:vAlign w:val="bottom"/>
            <w:hideMark/>
          </w:tcPr>
          <w:p w14:paraId="36DA9D47" w14:textId="171D1B7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92" w:type="pct"/>
            <w:tcBorders>
              <w:top w:val="nil"/>
              <w:left w:val="nil"/>
              <w:bottom w:val="nil"/>
              <w:right w:val="nil"/>
            </w:tcBorders>
            <w:shd w:val="clear" w:color="auto" w:fill="auto"/>
            <w:noWrap/>
            <w:vAlign w:val="bottom"/>
            <w:hideMark/>
          </w:tcPr>
          <w:p w14:paraId="7BD084D5" w14:textId="64D7203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3)</w:t>
            </w:r>
          </w:p>
        </w:tc>
        <w:tc>
          <w:tcPr>
            <w:tcW w:w="392" w:type="pct"/>
            <w:tcBorders>
              <w:top w:val="nil"/>
              <w:left w:val="nil"/>
              <w:bottom w:val="nil"/>
              <w:right w:val="nil"/>
            </w:tcBorders>
            <w:shd w:val="clear" w:color="auto" w:fill="auto"/>
            <w:noWrap/>
            <w:vAlign w:val="bottom"/>
            <w:hideMark/>
          </w:tcPr>
          <w:p w14:paraId="0984D76B" w14:textId="1DD49521"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92" w:type="pct"/>
            <w:tcBorders>
              <w:top w:val="nil"/>
              <w:left w:val="nil"/>
              <w:bottom w:val="nil"/>
              <w:right w:val="nil"/>
            </w:tcBorders>
            <w:shd w:val="clear" w:color="auto" w:fill="auto"/>
            <w:noWrap/>
            <w:vAlign w:val="bottom"/>
            <w:hideMark/>
          </w:tcPr>
          <w:p w14:paraId="4848D70C" w14:textId="18B30C1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92" w:type="pct"/>
            <w:tcBorders>
              <w:top w:val="nil"/>
              <w:left w:val="nil"/>
              <w:bottom w:val="nil"/>
              <w:right w:val="nil"/>
            </w:tcBorders>
            <w:shd w:val="clear" w:color="auto" w:fill="auto"/>
            <w:noWrap/>
            <w:vAlign w:val="bottom"/>
            <w:hideMark/>
          </w:tcPr>
          <w:p w14:paraId="2D6EC386" w14:textId="7EAB2173"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38" w:type="pct"/>
            <w:tcBorders>
              <w:top w:val="nil"/>
              <w:left w:val="nil"/>
              <w:bottom w:val="nil"/>
              <w:right w:val="nil"/>
            </w:tcBorders>
            <w:shd w:val="clear" w:color="auto" w:fill="auto"/>
            <w:noWrap/>
            <w:vAlign w:val="bottom"/>
            <w:hideMark/>
          </w:tcPr>
          <w:p w14:paraId="0D4FAF32" w14:textId="062F3FB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w:t>
            </w:r>
          </w:p>
        </w:tc>
        <w:tc>
          <w:tcPr>
            <w:tcW w:w="338" w:type="pct"/>
            <w:tcBorders>
              <w:top w:val="nil"/>
              <w:left w:val="nil"/>
              <w:bottom w:val="nil"/>
              <w:right w:val="nil"/>
            </w:tcBorders>
            <w:shd w:val="clear" w:color="auto" w:fill="auto"/>
            <w:noWrap/>
            <w:vAlign w:val="bottom"/>
            <w:hideMark/>
          </w:tcPr>
          <w:p w14:paraId="4500B787" w14:textId="5DAC7B4A"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2</w:t>
            </w:r>
          </w:p>
        </w:tc>
        <w:tc>
          <w:tcPr>
            <w:tcW w:w="286" w:type="pct"/>
            <w:tcBorders>
              <w:top w:val="nil"/>
              <w:left w:val="nil"/>
              <w:bottom w:val="nil"/>
              <w:right w:val="nil"/>
            </w:tcBorders>
            <w:shd w:val="clear" w:color="auto" w:fill="auto"/>
            <w:noWrap/>
            <w:vAlign w:val="bottom"/>
            <w:hideMark/>
          </w:tcPr>
          <w:p w14:paraId="478D8FE2"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442" w:type="pct"/>
            <w:tcBorders>
              <w:top w:val="nil"/>
              <w:left w:val="nil"/>
              <w:bottom w:val="nil"/>
              <w:right w:val="nil"/>
            </w:tcBorders>
            <w:shd w:val="clear" w:color="auto" w:fill="auto"/>
            <w:noWrap/>
            <w:vAlign w:val="bottom"/>
            <w:hideMark/>
          </w:tcPr>
          <w:p w14:paraId="1CD5A2C7" w14:textId="2B990CA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8(13)</w:t>
            </w:r>
          </w:p>
        </w:tc>
      </w:tr>
      <w:tr w:rsidR="00790AB6" w:rsidRPr="00790AB6" w14:paraId="2BCA2DBA" w14:textId="77777777" w:rsidTr="00790AB6">
        <w:trPr>
          <w:trHeight w:val="300"/>
        </w:trPr>
        <w:tc>
          <w:tcPr>
            <w:tcW w:w="385" w:type="pct"/>
            <w:tcBorders>
              <w:top w:val="nil"/>
              <w:left w:val="nil"/>
              <w:bottom w:val="nil"/>
              <w:right w:val="nil"/>
            </w:tcBorders>
            <w:shd w:val="clear" w:color="auto" w:fill="auto"/>
            <w:noWrap/>
            <w:vAlign w:val="center"/>
            <w:hideMark/>
          </w:tcPr>
          <w:p w14:paraId="039F9B05" w14:textId="60CA0ED3"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4</w:t>
            </w:r>
          </w:p>
        </w:tc>
        <w:tc>
          <w:tcPr>
            <w:tcW w:w="237" w:type="pct"/>
            <w:tcBorders>
              <w:top w:val="nil"/>
              <w:left w:val="nil"/>
              <w:bottom w:val="nil"/>
              <w:right w:val="nil"/>
            </w:tcBorders>
            <w:shd w:val="clear" w:color="auto" w:fill="auto"/>
            <w:noWrap/>
            <w:vAlign w:val="bottom"/>
            <w:hideMark/>
          </w:tcPr>
          <w:p w14:paraId="1D0AB435"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338" w:type="pct"/>
            <w:tcBorders>
              <w:top w:val="nil"/>
              <w:left w:val="nil"/>
              <w:bottom w:val="nil"/>
              <w:right w:val="nil"/>
            </w:tcBorders>
            <w:shd w:val="clear" w:color="auto" w:fill="auto"/>
            <w:noWrap/>
            <w:vAlign w:val="bottom"/>
            <w:hideMark/>
          </w:tcPr>
          <w:p w14:paraId="3EB0213B"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338" w:type="pct"/>
            <w:tcBorders>
              <w:top w:val="nil"/>
              <w:left w:val="nil"/>
              <w:bottom w:val="nil"/>
              <w:right w:val="nil"/>
            </w:tcBorders>
            <w:shd w:val="clear" w:color="auto" w:fill="auto"/>
            <w:noWrap/>
            <w:vAlign w:val="bottom"/>
            <w:hideMark/>
          </w:tcPr>
          <w:p w14:paraId="05F7B552"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338" w:type="pct"/>
            <w:tcBorders>
              <w:top w:val="nil"/>
              <w:left w:val="nil"/>
              <w:bottom w:val="nil"/>
              <w:right w:val="nil"/>
            </w:tcBorders>
            <w:shd w:val="clear" w:color="auto" w:fill="auto"/>
            <w:noWrap/>
            <w:vAlign w:val="bottom"/>
            <w:hideMark/>
          </w:tcPr>
          <w:p w14:paraId="0AF3B8F3" w14:textId="2986D808"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2</w:t>
            </w:r>
          </w:p>
        </w:tc>
        <w:tc>
          <w:tcPr>
            <w:tcW w:w="392" w:type="pct"/>
            <w:tcBorders>
              <w:top w:val="nil"/>
              <w:left w:val="nil"/>
              <w:bottom w:val="nil"/>
              <w:right w:val="nil"/>
            </w:tcBorders>
            <w:shd w:val="clear" w:color="auto" w:fill="auto"/>
            <w:noWrap/>
            <w:vAlign w:val="bottom"/>
            <w:hideMark/>
          </w:tcPr>
          <w:p w14:paraId="430AF18F" w14:textId="50D4599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92" w:type="pct"/>
            <w:tcBorders>
              <w:top w:val="nil"/>
              <w:left w:val="nil"/>
              <w:bottom w:val="nil"/>
              <w:right w:val="nil"/>
            </w:tcBorders>
            <w:shd w:val="clear" w:color="auto" w:fill="auto"/>
            <w:noWrap/>
            <w:vAlign w:val="bottom"/>
            <w:hideMark/>
          </w:tcPr>
          <w:p w14:paraId="15E1C608" w14:textId="39CCD902"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92" w:type="pct"/>
            <w:tcBorders>
              <w:top w:val="nil"/>
              <w:left w:val="nil"/>
              <w:bottom w:val="nil"/>
              <w:right w:val="nil"/>
            </w:tcBorders>
            <w:shd w:val="clear" w:color="auto" w:fill="auto"/>
            <w:noWrap/>
            <w:vAlign w:val="bottom"/>
            <w:hideMark/>
          </w:tcPr>
          <w:p w14:paraId="1176D489" w14:textId="670EC18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2)</w:t>
            </w:r>
          </w:p>
        </w:tc>
        <w:tc>
          <w:tcPr>
            <w:tcW w:w="392" w:type="pct"/>
            <w:tcBorders>
              <w:top w:val="nil"/>
              <w:left w:val="nil"/>
              <w:bottom w:val="nil"/>
              <w:right w:val="nil"/>
            </w:tcBorders>
            <w:shd w:val="clear" w:color="auto" w:fill="auto"/>
            <w:noWrap/>
            <w:vAlign w:val="bottom"/>
            <w:hideMark/>
          </w:tcPr>
          <w:p w14:paraId="16C44505" w14:textId="56507AB4"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1)</w:t>
            </w:r>
          </w:p>
        </w:tc>
        <w:tc>
          <w:tcPr>
            <w:tcW w:w="392" w:type="pct"/>
            <w:tcBorders>
              <w:top w:val="nil"/>
              <w:left w:val="nil"/>
              <w:bottom w:val="nil"/>
              <w:right w:val="nil"/>
            </w:tcBorders>
            <w:shd w:val="clear" w:color="auto" w:fill="auto"/>
            <w:noWrap/>
            <w:vAlign w:val="bottom"/>
            <w:hideMark/>
          </w:tcPr>
          <w:p w14:paraId="02987B9B" w14:textId="15FEC72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3)</w:t>
            </w:r>
          </w:p>
        </w:tc>
        <w:tc>
          <w:tcPr>
            <w:tcW w:w="338" w:type="pct"/>
            <w:tcBorders>
              <w:top w:val="nil"/>
              <w:left w:val="nil"/>
              <w:bottom w:val="nil"/>
              <w:right w:val="nil"/>
            </w:tcBorders>
            <w:shd w:val="clear" w:color="auto" w:fill="auto"/>
            <w:noWrap/>
            <w:vAlign w:val="bottom"/>
            <w:hideMark/>
          </w:tcPr>
          <w:p w14:paraId="2ECA91EC" w14:textId="6A2B903D"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w:t>
            </w:r>
          </w:p>
        </w:tc>
        <w:tc>
          <w:tcPr>
            <w:tcW w:w="338" w:type="pct"/>
            <w:tcBorders>
              <w:top w:val="nil"/>
              <w:left w:val="nil"/>
              <w:bottom w:val="nil"/>
              <w:right w:val="nil"/>
            </w:tcBorders>
            <w:shd w:val="clear" w:color="auto" w:fill="auto"/>
            <w:noWrap/>
            <w:vAlign w:val="bottom"/>
            <w:hideMark/>
          </w:tcPr>
          <w:p w14:paraId="2C4CCF73"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286" w:type="pct"/>
            <w:tcBorders>
              <w:top w:val="nil"/>
              <w:left w:val="nil"/>
              <w:bottom w:val="nil"/>
              <w:right w:val="nil"/>
            </w:tcBorders>
            <w:shd w:val="clear" w:color="auto" w:fill="auto"/>
            <w:noWrap/>
            <w:vAlign w:val="bottom"/>
            <w:hideMark/>
          </w:tcPr>
          <w:p w14:paraId="19BF288D"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442" w:type="pct"/>
            <w:tcBorders>
              <w:top w:val="nil"/>
              <w:left w:val="nil"/>
              <w:bottom w:val="nil"/>
              <w:right w:val="nil"/>
            </w:tcBorders>
            <w:shd w:val="clear" w:color="auto" w:fill="auto"/>
            <w:noWrap/>
            <w:vAlign w:val="bottom"/>
            <w:hideMark/>
          </w:tcPr>
          <w:p w14:paraId="55835E6C" w14:textId="2F587899"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9)</w:t>
            </w:r>
          </w:p>
        </w:tc>
      </w:tr>
      <w:tr w:rsidR="00790AB6" w:rsidRPr="00790AB6" w14:paraId="7AED51D4" w14:textId="77777777" w:rsidTr="00790AB6">
        <w:trPr>
          <w:trHeight w:val="300"/>
        </w:trPr>
        <w:tc>
          <w:tcPr>
            <w:tcW w:w="385" w:type="pct"/>
            <w:tcBorders>
              <w:top w:val="nil"/>
              <w:left w:val="nil"/>
              <w:bottom w:val="nil"/>
              <w:right w:val="nil"/>
            </w:tcBorders>
            <w:shd w:val="clear" w:color="auto" w:fill="auto"/>
            <w:noWrap/>
            <w:vAlign w:val="center"/>
            <w:hideMark/>
          </w:tcPr>
          <w:p w14:paraId="0648FFE8" w14:textId="32EF73FA"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5</w:t>
            </w:r>
          </w:p>
        </w:tc>
        <w:tc>
          <w:tcPr>
            <w:tcW w:w="237" w:type="pct"/>
            <w:tcBorders>
              <w:top w:val="nil"/>
              <w:left w:val="nil"/>
              <w:bottom w:val="nil"/>
              <w:right w:val="nil"/>
            </w:tcBorders>
            <w:shd w:val="clear" w:color="auto" w:fill="auto"/>
            <w:noWrap/>
            <w:vAlign w:val="bottom"/>
            <w:hideMark/>
          </w:tcPr>
          <w:p w14:paraId="398E17C3" w14:textId="4B0DCB68"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38" w:type="pct"/>
            <w:tcBorders>
              <w:top w:val="nil"/>
              <w:left w:val="nil"/>
              <w:bottom w:val="nil"/>
              <w:right w:val="nil"/>
            </w:tcBorders>
            <w:shd w:val="clear" w:color="auto" w:fill="auto"/>
            <w:noWrap/>
            <w:vAlign w:val="bottom"/>
            <w:hideMark/>
          </w:tcPr>
          <w:p w14:paraId="1B325B53" w14:textId="3FE84CF3"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75E63D91" w14:textId="4DDCDE9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1CD4C948" w14:textId="2D553329"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3</w:t>
            </w:r>
          </w:p>
        </w:tc>
        <w:tc>
          <w:tcPr>
            <w:tcW w:w="392" w:type="pct"/>
            <w:tcBorders>
              <w:top w:val="nil"/>
              <w:left w:val="nil"/>
              <w:bottom w:val="nil"/>
              <w:right w:val="nil"/>
            </w:tcBorders>
            <w:shd w:val="clear" w:color="auto" w:fill="auto"/>
            <w:noWrap/>
            <w:vAlign w:val="bottom"/>
            <w:hideMark/>
          </w:tcPr>
          <w:p w14:paraId="2A3A8E53" w14:textId="3898649E"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2</w:t>
            </w:r>
          </w:p>
        </w:tc>
        <w:tc>
          <w:tcPr>
            <w:tcW w:w="392" w:type="pct"/>
            <w:tcBorders>
              <w:top w:val="nil"/>
              <w:left w:val="nil"/>
              <w:bottom w:val="nil"/>
              <w:right w:val="nil"/>
            </w:tcBorders>
            <w:shd w:val="clear" w:color="auto" w:fill="auto"/>
            <w:noWrap/>
            <w:vAlign w:val="bottom"/>
            <w:hideMark/>
          </w:tcPr>
          <w:p w14:paraId="2372BE5A" w14:textId="4958C821"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2</w:t>
            </w:r>
          </w:p>
        </w:tc>
        <w:tc>
          <w:tcPr>
            <w:tcW w:w="392" w:type="pct"/>
            <w:tcBorders>
              <w:top w:val="nil"/>
              <w:left w:val="nil"/>
              <w:bottom w:val="nil"/>
              <w:right w:val="nil"/>
            </w:tcBorders>
            <w:shd w:val="clear" w:color="auto" w:fill="auto"/>
            <w:noWrap/>
            <w:vAlign w:val="bottom"/>
            <w:hideMark/>
          </w:tcPr>
          <w:p w14:paraId="03FD3F04" w14:textId="71D43EA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1)</w:t>
            </w:r>
          </w:p>
        </w:tc>
        <w:tc>
          <w:tcPr>
            <w:tcW w:w="392" w:type="pct"/>
            <w:tcBorders>
              <w:top w:val="nil"/>
              <w:left w:val="nil"/>
              <w:bottom w:val="nil"/>
              <w:right w:val="nil"/>
            </w:tcBorders>
            <w:shd w:val="clear" w:color="auto" w:fill="auto"/>
            <w:noWrap/>
            <w:vAlign w:val="bottom"/>
            <w:hideMark/>
          </w:tcPr>
          <w:p w14:paraId="25673866" w14:textId="66040F38"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5(2)</w:t>
            </w:r>
          </w:p>
        </w:tc>
        <w:tc>
          <w:tcPr>
            <w:tcW w:w="392" w:type="pct"/>
            <w:tcBorders>
              <w:top w:val="nil"/>
              <w:left w:val="nil"/>
              <w:bottom w:val="nil"/>
              <w:right w:val="nil"/>
            </w:tcBorders>
            <w:shd w:val="clear" w:color="auto" w:fill="auto"/>
            <w:noWrap/>
            <w:vAlign w:val="bottom"/>
            <w:hideMark/>
          </w:tcPr>
          <w:p w14:paraId="03EB6086" w14:textId="658983FB"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1)</w:t>
            </w:r>
          </w:p>
        </w:tc>
        <w:tc>
          <w:tcPr>
            <w:tcW w:w="338" w:type="pct"/>
            <w:tcBorders>
              <w:top w:val="nil"/>
              <w:left w:val="nil"/>
              <w:bottom w:val="nil"/>
              <w:right w:val="nil"/>
            </w:tcBorders>
            <w:shd w:val="clear" w:color="auto" w:fill="auto"/>
            <w:noWrap/>
            <w:vAlign w:val="bottom"/>
            <w:hideMark/>
          </w:tcPr>
          <w:p w14:paraId="77E2A262" w14:textId="679925D9"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4C7C8229" w14:textId="794DE4B9"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286" w:type="pct"/>
            <w:tcBorders>
              <w:top w:val="nil"/>
              <w:left w:val="nil"/>
              <w:bottom w:val="nil"/>
              <w:right w:val="nil"/>
            </w:tcBorders>
            <w:shd w:val="clear" w:color="auto" w:fill="auto"/>
            <w:noWrap/>
            <w:vAlign w:val="bottom"/>
            <w:hideMark/>
          </w:tcPr>
          <w:p w14:paraId="5F9A42C6"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442" w:type="pct"/>
            <w:tcBorders>
              <w:top w:val="nil"/>
              <w:left w:val="nil"/>
              <w:bottom w:val="nil"/>
              <w:right w:val="nil"/>
            </w:tcBorders>
            <w:shd w:val="clear" w:color="auto" w:fill="auto"/>
            <w:noWrap/>
            <w:vAlign w:val="bottom"/>
            <w:hideMark/>
          </w:tcPr>
          <w:p w14:paraId="3C0084A4" w14:textId="5EDCD245"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8(7)</w:t>
            </w:r>
          </w:p>
        </w:tc>
      </w:tr>
      <w:tr w:rsidR="00790AB6" w:rsidRPr="00790AB6" w14:paraId="58205486" w14:textId="77777777" w:rsidTr="00790AB6">
        <w:trPr>
          <w:trHeight w:val="300"/>
        </w:trPr>
        <w:tc>
          <w:tcPr>
            <w:tcW w:w="385" w:type="pct"/>
            <w:tcBorders>
              <w:top w:val="nil"/>
              <w:left w:val="nil"/>
              <w:bottom w:val="nil"/>
              <w:right w:val="nil"/>
            </w:tcBorders>
            <w:shd w:val="clear" w:color="auto" w:fill="auto"/>
            <w:noWrap/>
            <w:vAlign w:val="center"/>
            <w:hideMark/>
          </w:tcPr>
          <w:p w14:paraId="7D693270" w14:textId="081B75B9"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6</w:t>
            </w:r>
          </w:p>
        </w:tc>
        <w:tc>
          <w:tcPr>
            <w:tcW w:w="237" w:type="pct"/>
            <w:tcBorders>
              <w:top w:val="nil"/>
              <w:left w:val="nil"/>
              <w:bottom w:val="nil"/>
              <w:right w:val="nil"/>
            </w:tcBorders>
            <w:shd w:val="clear" w:color="auto" w:fill="auto"/>
            <w:noWrap/>
            <w:vAlign w:val="bottom"/>
            <w:hideMark/>
          </w:tcPr>
          <w:p w14:paraId="47C0FFC7" w14:textId="17BBDEB3"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338" w:type="pct"/>
            <w:tcBorders>
              <w:top w:val="nil"/>
              <w:left w:val="nil"/>
              <w:bottom w:val="nil"/>
              <w:right w:val="nil"/>
            </w:tcBorders>
            <w:shd w:val="clear" w:color="auto" w:fill="auto"/>
            <w:noWrap/>
            <w:vAlign w:val="bottom"/>
            <w:hideMark/>
          </w:tcPr>
          <w:p w14:paraId="52215054"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338" w:type="pct"/>
            <w:tcBorders>
              <w:top w:val="nil"/>
              <w:left w:val="nil"/>
              <w:bottom w:val="nil"/>
              <w:right w:val="nil"/>
            </w:tcBorders>
            <w:shd w:val="clear" w:color="auto" w:fill="auto"/>
            <w:noWrap/>
            <w:vAlign w:val="bottom"/>
            <w:hideMark/>
          </w:tcPr>
          <w:p w14:paraId="63139AF4" w14:textId="1D5B4827"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4</w:t>
            </w:r>
          </w:p>
        </w:tc>
        <w:tc>
          <w:tcPr>
            <w:tcW w:w="338" w:type="pct"/>
            <w:tcBorders>
              <w:top w:val="nil"/>
              <w:left w:val="nil"/>
              <w:bottom w:val="nil"/>
              <w:right w:val="nil"/>
            </w:tcBorders>
            <w:shd w:val="clear" w:color="auto" w:fill="auto"/>
            <w:noWrap/>
            <w:vAlign w:val="bottom"/>
            <w:hideMark/>
          </w:tcPr>
          <w:p w14:paraId="022C66D3" w14:textId="51EBD2D0"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392" w:type="pct"/>
            <w:tcBorders>
              <w:top w:val="nil"/>
              <w:left w:val="nil"/>
              <w:bottom w:val="nil"/>
              <w:right w:val="nil"/>
            </w:tcBorders>
            <w:shd w:val="clear" w:color="auto" w:fill="auto"/>
            <w:noWrap/>
            <w:vAlign w:val="bottom"/>
            <w:hideMark/>
          </w:tcPr>
          <w:p w14:paraId="7C715A81" w14:textId="1F0C7CF1"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5(3)</w:t>
            </w:r>
          </w:p>
        </w:tc>
        <w:tc>
          <w:tcPr>
            <w:tcW w:w="392" w:type="pct"/>
            <w:tcBorders>
              <w:top w:val="nil"/>
              <w:left w:val="nil"/>
              <w:bottom w:val="nil"/>
              <w:right w:val="nil"/>
            </w:tcBorders>
            <w:shd w:val="clear" w:color="auto" w:fill="auto"/>
            <w:noWrap/>
            <w:vAlign w:val="bottom"/>
            <w:hideMark/>
          </w:tcPr>
          <w:p w14:paraId="23AA0D5D" w14:textId="5B8754E8"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392" w:type="pct"/>
            <w:tcBorders>
              <w:top w:val="nil"/>
              <w:left w:val="nil"/>
              <w:bottom w:val="nil"/>
              <w:right w:val="nil"/>
            </w:tcBorders>
            <w:shd w:val="clear" w:color="auto" w:fill="auto"/>
            <w:noWrap/>
            <w:vAlign w:val="bottom"/>
            <w:hideMark/>
          </w:tcPr>
          <w:p w14:paraId="4DCF74FD" w14:textId="003EE39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2)</w:t>
            </w:r>
          </w:p>
        </w:tc>
        <w:tc>
          <w:tcPr>
            <w:tcW w:w="392" w:type="pct"/>
            <w:tcBorders>
              <w:top w:val="nil"/>
              <w:left w:val="nil"/>
              <w:bottom w:val="nil"/>
              <w:right w:val="nil"/>
            </w:tcBorders>
            <w:shd w:val="clear" w:color="auto" w:fill="auto"/>
            <w:noWrap/>
            <w:vAlign w:val="bottom"/>
            <w:hideMark/>
          </w:tcPr>
          <w:p w14:paraId="2AC7DD56" w14:textId="592F42F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2)</w:t>
            </w:r>
          </w:p>
        </w:tc>
        <w:tc>
          <w:tcPr>
            <w:tcW w:w="392" w:type="pct"/>
            <w:tcBorders>
              <w:top w:val="nil"/>
              <w:left w:val="nil"/>
              <w:bottom w:val="nil"/>
              <w:right w:val="nil"/>
            </w:tcBorders>
            <w:shd w:val="clear" w:color="auto" w:fill="auto"/>
            <w:noWrap/>
            <w:vAlign w:val="bottom"/>
            <w:hideMark/>
          </w:tcPr>
          <w:p w14:paraId="5082F466" w14:textId="07B2166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3)</w:t>
            </w:r>
          </w:p>
        </w:tc>
        <w:tc>
          <w:tcPr>
            <w:tcW w:w="338" w:type="pct"/>
            <w:tcBorders>
              <w:top w:val="nil"/>
              <w:left w:val="nil"/>
              <w:bottom w:val="nil"/>
              <w:right w:val="nil"/>
            </w:tcBorders>
            <w:shd w:val="clear" w:color="auto" w:fill="auto"/>
            <w:noWrap/>
            <w:vAlign w:val="bottom"/>
            <w:hideMark/>
          </w:tcPr>
          <w:p w14:paraId="4AE6C3D2" w14:textId="3B4C9622"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38" w:type="pct"/>
            <w:tcBorders>
              <w:top w:val="nil"/>
              <w:left w:val="nil"/>
              <w:bottom w:val="nil"/>
              <w:right w:val="nil"/>
            </w:tcBorders>
            <w:shd w:val="clear" w:color="auto" w:fill="auto"/>
            <w:noWrap/>
            <w:vAlign w:val="bottom"/>
            <w:hideMark/>
          </w:tcPr>
          <w:p w14:paraId="11F3362B"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286" w:type="pct"/>
            <w:tcBorders>
              <w:top w:val="nil"/>
              <w:left w:val="nil"/>
              <w:bottom w:val="nil"/>
              <w:right w:val="nil"/>
            </w:tcBorders>
            <w:shd w:val="clear" w:color="auto" w:fill="auto"/>
            <w:noWrap/>
            <w:vAlign w:val="bottom"/>
            <w:hideMark/>
          </w:tcPr>
          <w:p w14:paraId="3A71D228" w14:textId="1CBB6C9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442" w:type="pct"/>
            <w:tcBorders>
              <w:top w:val="nil"/>
              <w:left w:val="nil"/>
              <w:bottom w:val="nil"/>
              <w:right w:val="nil"/>
            </w:tcBorders>
            <w:shd w:val="clear" w:color="auto" w:fill="auto"/>
            <w:noWrap/>
            <w:vAlign w:val="bottom"/>
            <w:hideMark/>
          </w:tcPr>
          <w:p w14:paraId="3B982DC3" w14:textId="5EE2568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7(14)</w:t>
            </w:r>
          </w:p>
        </w:tc>
      </w:tr>
      <w:tr w:rsidR="00790AB6" w:rsidRPr="00790AB6" w14:paraId="236AA0F4" w14:textId="77777777" w:rsidTr="00790AB6">
        <w:trPr>
          <w:trHeight w:val="300"/>
        </w:trPr>
        <w:tc>
          <w:tcPr>
            <w:tcW w:w="385" w:type="pct"/>
            <w:tcBorders>
              <w:top w:val="nil"/>
              <w:left w:val="nil"/>
              <w:bottom w:val="nil"/>
              <w:right w:val="nil"/>
            </w:tcBorders>
            <w:shd w:val="clear" w:color="auto" w:fill="auto"/>
            <w:noWrap/>
            <w:vAlign w:val="center"/>
            <w:hideMark/>
          </w:tcPr>
          <w:p w14:paraId="6B578BD8" w14:textId="6912CA1F"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7</w:t>
            </w:r>
          </w:p>
        </w:tc>
        <w:tc>
          <w:tcPr>
            <w:tcW w:w="237" w:type="pct"/>
            <w:tcBorders>
              <w:top w:val="nil"/>
              <w:left w:val="nil"/>
              <w:bottom w:val="nil"/>
              <w:right w:val="nil"/>
            </w:tcBorders>
            <w:shd w:val="clear" w:color="auto" w:fill="auto"/>
            <w:noWrap/>
            <w:vAlign w:val="bottom"/>
            <w:hideMark/>
          </w:tcPr>
          <w:p w14:paraId="189CBE47" w14:textId="405F2037"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338" w:type="pct"/>
            <w:tcBorders>
              <w:top w:val="nil"/>
              <w:left w:val="nil"/>
              <w:bottom w:val="nil"/>
              <w:right w:val="nil"/>
            </w:tcBorders>
            <w:shd w:val="clear" w:color="auto" w:fill="auto"/>
            <w:noWrap/>
            <w:vAlign w:val="bottom"/>
            <w:hideMark/>
          </w:tcPr>
          <w:p w14:paraId="503C7758" w14:textId="385087CF"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38" w:type="pct"/>
            <w:tcBorders>
              <w:top w:val="nil"/>
              <w:left w:val="nil"/>
              <w:bottom w:val="nil"/>
              <w:right w:val="nil"/>
            </w:tcBorders>
            <w:shd w:val="clear" w:color="auto" w:fill="auto"/>
            <w:noWrap/>
            <w:vAlign w:val="bottom"/>
            <w:hideMark/>
          </w:tcPr>
          <w:p w14:paraId="3ABB44BC" w14:textId="0476D12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3D48AB00"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392" w:type="pct"/>
            <w:tcBorders>
              <w:top w:val="nil"/>
              <w:left w:val="nil"/>
              <w:bottom w:val="nil"/>
              <w:right w:val="nil"/>
            </w:tcBorders>
            <w:shd w:val="clear" w:color="auto" w:fill="auto"/>
            <w:noWrap/>
            <w:vAlign w:val="bottom"/>
            <w:hideMark/>
          </w:tcPr>
          <w:p w14:paraId="27D4FC83"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392" w:type="pct"/>
            <w:tcBorders>
              <w:top w:val="nil"/>
              <w:left w:val="nil"/>
              <w:bottom w:val="nil"/>
              <w:right w:val="nil"/>
            </w:tcBorders>
            <w:shd w:val="clear" w:color="auto" w:fill="auto"/>
            <w:noWrap/>
            <w:vAlign w:val="bottom"/>
            <w:hideMark/>
          </w:tcPr>
          <w:p w14:paraId="30E7FB71" w14:textId="6E205D0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3)</w:t>
            </w:r>
          </w:p>
        </w:tc>
        <w:tc>
          <w:tcPr>
            <w:tcW w:w="392" w:type="pct"/>
            <w:tcBorders>
              <w:top w:val="nil"/>
              <w:left w:val="nil"/>
              <w:bottom w:val="nil"/>
              <w:right w:val="nil"/>
            </w:tcBorders>
            <w:shd w:val="clear" w:color="auto" w:fill="auto"/>
            <w:noWrap/>
            <w:vAlign w:val="bottom"/>
            <w:hideMark/>
          </w:tcPr>
          <w:p w14:paraId="4EA5ED53" w14:textId="6A9D9A7A"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w:t>
            </w:r>
          </w:p>
        </w:tc>
        <w:tc>
          <w:tcPr>
            <w:tcW w:w="392" w:type="pct"/>
            <w:tcBorders>
              <w:top w:val="nil"/>
              <w:left w:val="nil"/>
              <w:bottom w:val="nil"/>
              <w:right w:val="nil"/>
            </w:tcBorders>
            <w:shd w:val="clear" w:color="auto" w:fill="auto"/>
            <w:noWrap/>
            <w:vAlign w:val="bottom"/>
            <w:hideMark/>
          </w:tcPr>
          <w:p w14:paraId="4E8E69BC" w14:textId="0B7F3354"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4(3)</w:t>
            </w:r>
          </w:p>
        </w:tc>
        <w:tc>
          <w:tcPr>
            <w:tcW w:w="392" w:type="pct"/>
            <w:tcBorders>
              <w:top w:val="nil"/>
              <w:left w:val="nil"/>
              <w:bottom w:val="nil"/>
              <w:right w:val="nil"/>
            </w:tcBorders>
            <w:shd w:val="clear" w:color="auto" w:fill="auto"/>
            <w:noWrap/>
            <w:vAlign w:val="bottom"/>
            <w:hideMark/>
          </w:tcPr>
          <w:p w14:paraId="487B304E" w14:textId="309633C2"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38" w:type="pct"/>
            <w:tcBorders>
              <w:top w:val="nil"/>
              <w:left w:val="nil"/>
              <w:bottom w:val="nil"/>
              <w:right w:val="nil"/>
            </w:tcBorders>
            <w:shd w:val="clear" w:color="auto" w:fill="auto"/>
            <w:noWrap/>
            <w:vAlign w:val="bottom"/>
            <w:hideMark/>
          </w:tcPr>
          <w:p w14:paraId="38F90677" w14:textId="46055DB9"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338" w:type="pct"/>
            <w:tcBorders>
              <w:top w:val="nil"/>
              <w:left w:val="nil"/>
              <w:bottom w:val="nil"/>
              <w:right w:val="nil"/>
            </w:tcBorders>
            <w:shd w:val="clear" w:color="auto" w:fill="auto"/>
            <w:noWrap/>
            <w:vAlign w:val="bottom"/>
            <w:hideMark/>
          </w:tcPr>
          <w:p w14:paraId="4479CCCF"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286" w:type="pct"/>
            <w:tcBorders>
              <w:top w:val="nil"/>
              <w:left w:val="nil"/>
              <w:bottom w:val="nil"/>
              <w:right w:val="nil"/>
            </w:tcBorders>
            <w:shd w:val="clear" w:color="auto" w:fill="auto"/>
            <w:noWrap/>
            <w:vAlign w:val="bottom"/>
            <w:hideMark/>
          </w:tcPr>
          <w:p w14:paraId="0FB30947"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442" w:type="pct"/>
            <w:tcBorders>
              <w:top w:val="nil"/>
              <w:left w:val="nil"/>
              <w:bottom w:val="nil"/>
              <w:right w:val="nil"/>
            </w:tcBorders>
            <w:shd w:val="clear" w:color="auto" w:fill="auto"/>
            <w:noWrap/>
            <w:vAlign w:val="bottom"/>
            <w:hideMark/>
          </w:tcPr>
          <w:p w14:paraId="6277A7BB" w14:textId="51044F76"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6(10)</w:t>
            </w:r>
          </w:p>
        </w:tc>
      </w:tr>
      <w:tr w:rsidR="00790AB6" w:rsidRPr="00790AB6" w14:paraId="26250CD9" w14:textId="77777777" w:rsidTr="00790AB6">
        <w:trPr>
          <w:trHeight w:val="300"/>
        </w:trPr>
        <w:tc>
          <w:tcPr>
            <w:tcW w:w="385" w:type="pct"/>
            <w:tcBorders>
              <w:top w:val="nil"/>
              <w:left w:val="nil"/>
              <w:bottom w:val="nil"/>
              <w:right w:val="nil"/>
            </w:tcBorders>
            <w:shd w:val="clear" w:color="auto" w:fill="auto"/>
            <w:noWrap/>
            <w:vAlign w:val="center"/>
            <w:hideMark/>
          </w:tcPr>
          <w:p w14:paraId="4CAD7952" w14:textId="1FD1E0FB" w:rsidR="00790AB6" w:rsidRPr="00790AB6" w:rsidRDefault="00790AB6" w:rsidP="00B55D73">
            <w:pPr>
              <w:spacing w:after="0" w:line="480" w:lineRule="auto"/>
              <w:rPr>
                <w:rFonts w:ascii="Calibri" w:eastAsia="Times New Roman" w:hAnsi="Calibri" w:cs="Calibri"/>
                <w:color w:val="000000"/>
                <w:sz w:val="18"/>
              </w:rPr>
            </w:pPr>
            <w:r w:rsidRPr="00790AB6">
              <w:rPr>
                <w:rFonts w:ascii="Calibri" w:eastAsia="Times New Roman" w:hAnsi="Calibri" w:cs="Calibri"/>
                <w:color w:val="000000"/>
                <w:sz w:val="18"/>
              </w:rPr>
              <w:t>2018</w:t>
            </w:r>
          </w:p>
        </w:tc>
        <w:tc>
          <w:tcPr>
            <w:tcW w:w="237" w:type="pct"/>
            <w:tcBorders>
              <w:top w:val="nil"/>
              <w:left w:val="nil"/>
              <w:bottom w:val="nil"/>
              <w:right w:val="nil"/>
            </w:tcBorders>
            <w:shd w:val="clear" w:color="auto" w:fill="auto"/>
            <w:noWrap/>
            <w:vAlign w:val="bottom"/>
            <w:hideMark/>
          </w:tcPr>
          <w:p w14:paraId="36141FF9" w14:textId="77777777" w:rsidR="00790AB6" w:rsidRPr="00790AB6" w:rsidRDefault="00790AB6" w:rsidP="00B55D73">
            <w:pPr>
              <w:spacing w:after="0" w:line="480" w:lineRule="auto"/>
              <w:jc w:val="right"/>
              <w:rPr>
                <w:rFonts w:ascii="Calibri" w:eastAsia="Times New Roman" w:hAnsi="Calibri" w:cs="Calibri"/>
                <w:color w:val="000000"/>
                <w:sz w:val="18"/>
              </w:rPr>
            </w:pPr>
          </w:p>
        </w:tc>
        <w:tc>
          <w:tcPr>
            <w:tcW w:w="338" w:type="pct"/>
            <w:tcBorders>
              <w:top w:val="nil"/>
              <w:left w:val="nil"/>
              <w:bottom w:val="nil"/>
              <w:right w:val="nil"/>
            </w:tcBorders>
            <w:shd w:val="clear" w:color="auto" w:fill="auto"/>
            <w:noWrap/>
            <w:vAlign w:val="bottom"/>
            <w:hideMark/>
          </w:tcPr>
          <w:p w14:paraId="3D1B5D7D" w14:textId="2D694EE4"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5DDE4991" w14:textId="09FDF300"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1)</w:t>
            </w:r>
          </w:p>
        </w:tc>
        <w:tc>
          <w:tcPr>
            <w:tcW w:w="338" w:type="pct"/>
            <w:tcBorders>
              <w:top w:val="nil"/>
              <w:left w:val="nil"/>
              <w:bottom w:val="nil"/>
              <w:right w:val="nil"/>
            </w:tcBorders>
            <w:shd w:val="clear" w:color="auto" w:fill="auto"/>
            <w:noWrap/>
            <w:vAlign w:val="bottom"/>
            <w:hideMark/>
          </w:tcPr>
          <w:p w14:paraId="33B9329E" w14:textId="743B3EED"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1)</w:t>
            </w:r>
          </w:p>
        </w:tc>
        <w:tc>
          <w:tcPr>
            <w:tcW w:w="392" w:type="pct"/>
            <w:tcBorders>
              <w:top w:val="nil"/>
              <w:left w:val="nil"/>
              <w:bottom w:val="nil"/>
              <w:right w:val="nil"/>
            </w:tcBorders>
            <w:shd w:val="clear" w:color="auto" w:fill="auto"/>
            <w:noWrap/>
            <w:vAlign w:val="bottom"/>
            <w:hideMark/>
          </w:tcPr>
          <w:p w14:paraId="62D7A34D" w14:textId="7168F468"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1(1)</w:t>
            </w:r>
          </w:p>
        </w:tc>
        <w:tc>
          <w:tcPr>
            <w:tcW w:w="392" w:type="pct"/>
            <w:tcBorders>
              <w:top w:val="nil"/>
              <w:left w:val="nil"/>
              <w:bottom w:val="nil"/>
              <w:right w:val="nil"/>
            </w:tcBorders>
            <w:shd w:val="clear" w:color="auto" w:fill="auto"/>
            <w:noWrap/>
            <w:vAlign w:val="bottom"/>
            <w:hideMark/>
          </w:tcPr>
          <w:p w14:paraId="05A09AE4" w14:textId="42FF8FBE"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2)</w:t>
            </w:r>
          </w:p>
        </w:tc>
        <w:tc>
          <w:tcPr>
            <w:tcW w:w="392" w:type="pct"/>
            <w:tcBorders>
              <w:top w:val="nil"/>
              <w:left w:val="nil"/>
              <w:bottom w:val="nil"/>
              <w:right w:val="nil"/>
            </w:tcBorders>
            <w:shd w:val="clear" w:color="auto" w:fill="auto"/>
            <w:noWrap/>
            <w:vAlign w:val="bottom"/>
            <w:hideMark/>
          </w:tcPr>
          <w:p w14:paraId="7D62CF1A" w14:textId="613A5512"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3</w:t>
            </w:r>
          </w:p>
        </w:tc>
        <w:tc>
          <w:tcPr>
            <w:tcW w:w="392" w:type="pct"/>
            <w:tcBorders>
              <w:top w:val="nil"/>
              <w:left w:val="nil"/>
              <w:bottom w:val="nil"/>
              <w:right w:val="nil"/>
            </w:tcBorders>
            <w:shd w:val="clear" w:color="auto" w:fill="auto"/>
            <w:noWrap/>
            <w:vAlign w:val="bottom"/>
            <w:hideMark/>
          </w:tcPr>
          <w:p w14:paraId="52B01414" w14:textId="15DE86B5"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3</w:t>
            </w:r>
          </w:p>
        </w:tc>
        <w:tc>
          <w:tcPr>
            <w:tcW w:w="392" w:type="pct"/>
            <w:tcBorders>
              <w:top w:val="nil"/>
              <w:left w:val="nil"/>
              <w:bottom w:val="nil"/>
              <w:right w:val="nil"/>
            </w:tcBorders>
            <w:shd w:val="clear" w:color="auto" w:fill="auto"/>
            <w:noWrap/>
            <w:vAlign w:val="bottom"/>
            <w:hideMark/>
          </w:tcPr>
          <w:p w14:paraId="47FF1204" w14:textId="14E28833"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3</w:t>
            </w:r>
          </w:p>
        </w:tc>
        <w:tc>
          <w:tcPr>
            <w:tcW w:w="338" w:type="pct"/>
            <w:tcBorders>
              <w:top w:val="nil"/>
              <w:left w:val="nil"/>
              <w:bottom w:val="nil"/>
              <w:right w:val="nil"/>
            </w:tcBorders>
            <w:shd w:val="clear" w:color="auto" w:fill="auto"/>
            <w:noWrap/>
            <w:vAlign w:val="bottom"/>
            <w:hideMark/>
          </w:tcPr>
          <w:p w14:paraId="1F62F99F" w14:textId="518FDA14" w:rsidR="00790AB6" w:rsidRPr="00790AB6" w:rsidRDefault="00790AB6" w:rsidP="00B55D73">
            <w:pPr>
              <w:spacing w:after="0" w:line="480" w:lineRule="auto"/>
              <w:jc w:val="right"/>
              <w:rPr>
                <w:rFonts w:ascii="Times New Roman" w:eastAsia="Times New Roman" w:hAnsi="Times New Roman" w:cs="Times New Roman"/>
                <w:sz w:val="18"/>
                <w:szCs w:val="20"/>
              </w:rPr>
            </w:pPr>
            <w:r w:rsidRPr="00790AB6">
              <w:rPr>
                <w:rFonts w:ascii="Calibri" w:hAnsi="Calibri" w:cs="Calibri"/>
                <w:color w:val="000000"/>
                <w:sz w:val="18"/>
              </w:rPr>
              <w:t>1</w:t>
            </w:r>
          </w:p>
        </w:tc>
        <w:tc>
          <w:tcPr>
            <w:tcW w:w="338" w:type="pct"/>
            <w:tcBorders>
              <w:top w:val="nil"/>
              <w:left w:val="nil"/>
              <w:bottom w:val="nil"/>
              <w:right w:val="nil"/>
            </w:tcBorders>
            <w:shd w:val="clear" w:color="auto" w:fill="auto"/>
            <w:noWrap/>
            <w:vAlign w:val="bottom"/>
            <w:hideMark/>
          </w:tcPr>
          <w:p w14:paraId="330F1E42"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286" w:type="pct"/>
            <w:tcBorders>
              <w:top w:val="nil"/>
              <w:left w:val="nil"/>
              <w:bottom w:val="nil"/>
              <w:right w:val="nil"/>
            </w:tcBorders>
            <w:shd w:val="clear" w:color="auto" w:fill="auto"/>
            <w:noWrap/>
            <w:vAlign w:val="bottom"/>
            <w:hideMark/>
          </w:tcPr>
          <w:p w14:paraId="6608871E" w14:textId="77777777" w:rsidR="00790AB6" w:rsidRPr="00790AB6" w:rsidRDefault="00790AB6" w:rsidP="00B55D73">
            <w:pPr>
              <w:spacing w:after="0" w:line="480" w:lineRule="auto"/>
              <w:jc w:val="right"/>
              <w:rPr>
                <w:rFonts w:ascii="Times New Roman" w:eastAsia="Times New Roman" w:hAnsi="Times New Roman" w:cs="Times New Roman"/>
                <w:sz w:val="18"/>
                <w:szCs w:val="20"/>
              </w:rPr>
            </w:pPr>
          </w:p>
        </w:tc>
        <w:tc>
          <w:tcPr>
            <w:tcW w:w="442" w:type="pct"/>
            <w:tcBorders>
              <w:top w:val="nil"/>
              <w:left w:val="nil"/>
              <w:bottom w:val="nil"/>
              <w:right w:val="nil"/>
            </w:tcBorders>
            <w:shd w:val="clear" w:color="auto" w:fill="auto"/>
            <w:noWrap/>
            <w:vAlign w:val="bottom"/>
            <w:hideMark/>
          </w:tcPr>
          <w:p w14:paraId="70346C20" w14:textId="2DE9FC9C" w:rsidR="00790AB6" w:rsidRPr="00790AB6" w:rsidRDefault="00790AB6" w:rsidP="00B55D73">
            <w:pPr>
              <w:spacing w:after="0" w:line="480" w:lineRule="auto"/>
              <w:jc w:val="right"/>
              <w:rPr>
                <w:rFonts w:ascii="Calibri" w:eastAsia="Times New Roman" w:hAnsi="Calibri" w:cs="Calibri"/>
                <w:color w:val="000000"/>
                <w:sz w:val="18"/>
              </w:rPr>
            </w:pPr>
            <w:r w:rsidRPr="00790AB6">
              <w:rPr>
                <w:rFonts w:ascii="Calibri" w:hAnsi="Calibri" w:cs="Calibri"/>
                <w:color w:val="000000"/>
                <w:sz w:val="18"/>
              </w:rPr>
              <w:t>20(5)</w:t>
            </w:r>
          </w:p>
        </w:tc>
      </w:tr>
      <w:tr w:rsidR="00790AB6" w:rsidRPr="00790AB6" w14:paraId="59D0C057" w14:textId="77777777" w:rsidTr="00790AB6">
        <w:trPr>
          <w:trHeight w:val="300"/>
        </w:trPr>
        <w:tc>
          <w:tcPr>
            <w:tcW w:w="385" w:type="pct"/>
            <w:tcBorders>
              <w:top w:val="single" w:sz="4" w:space="0" w:color="9BC2E6"/>
              <w:left w:val="nil"/>
              <w:bottom w:val="nil"/>
              <w:right w:val="nil"/>
            </w:tcBorders>
            <w:shd w:val="clear" w:color="DDEBF7" w:fill="DDEBF7"/>
            <w:noWrap/>
            <w:vAlign w:val="center"/>
            <w:hideMark/>
          </w:tcPr>
          <w:p w14:paraId="766AB92B" w14:textId="02FA4F1F" w:rsidR="00790AB6" w:rsidRPr="00790AB6" w:rsidRDefault="00790AB6" w:rsidP="00B55D73">
            <w:pPr>
              <w:spacing w:after="0" w:line="480" w:lineRule="auto"/>
              <w:rPr>
                <w:rFonts w:ascii="Calibri" w:eastAsia="Times New Roman" w:hAnsi="Calibri" w:cs="Calibri"/>
                <w:b/>
                <w:bCs/>
                <w:color w:val="000000"/>
                <w:sz w:val="18"/>
              </w:rPr>
            </w:pPr>
            <w:r w:rsidRPr="00790AB6">
              <w:rPr>
                <w:rFonts w:ascii="Calibri" w:eastAsia="Times New Roman" w:hAnsi="Calibri" w:cs="Calibri"/>
                <w:b/>
                <w:bCs/>
                <w:color w:val="000000"/>
                <w:sz w:val="18"/>
              </w:rPr>
              <w:t>Total</w:t>
            </w:r>
          </w:p>
        </w:tc>
        <w:tc>
          <w:tcPr>
            <w:tcW w:w="237" w:type="pct"/>
            <w:tcBorders>
              <w:top w:val="single" w:sz="4" w:space="0" w:color="9BC2E6"/>
              <w:left w:val="nil"/>
              <w:bottom w:val="nil"/>
              <w:right w:val="nil"/>
            </w:tcBorders>
            <w:shd w:val="clear" w:color="DDEBF7" w:fill="DDEBF7"/>
            <w:noWrap/>
            <w:vAlign w:val="bottom"/>
            <w:hideMark/>
          </w:tcPr>
          <w:p w14:paraId="774EACBD" w14:textId="28353AED"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8(5)</w:t>
            </w:r>
          </w:p>
        </w:tc>
        <w:tc>
          <w:tcPr>
            <w:tcW w:w="338" w:type="pct"/>
            <w:tcBorders>
              <w:top w:val="single" w:sz="4" w:space="0" w:color="9BC2E6"/>
              <w:left w:val="nil"/>
              <w:bottom w:val="nil"/>
              <w:right w:val="nil"/>
            </w:tcBorders>
            <w:shd w:val="clear" w:color="DDEBF7" w:fill="DDEBF7"/>
            <w:noWrap/>
            <w:vAlign w:val="bottom"/>
            <w:hideMark/>
          </w:tcPr>
          <w:p w14:paraId="2045D442" w14:textId="4B97CE18"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11(4)</w:t>
            </w:r>
          </w:p>
        </w:tc>
        <w:tc>
          <w:tcPr>
            <w:tcW w:w="338" w:type="pct"/>
            <w:tcBorders>
              <w:top w:val="single" w:sz="4" w:space="0" w:color="9BC2E6"/>
              <w:left w:val="nil"/>
              <w:bottom w:val="nil"/>
              <w:right w:val="nil"/>
            </w:tcBorders>
            <w:shd w:val="clear" w:color="DDEBF7" w:fill="DDEBF7"/>
            <w:noWrap/>
            <w:vAlign w:val="bottom"/>
            <w:hideMark/>
          </w:tcPr>
          <w:p w14:paraId="31ECBCB9" w14:textId="0114BEB4"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16(3)</w:t>
            </w:r>
          </w:p>
        </w:tc>
        <w:tc>
          <w:tcPr>
            <w:tcW w:w="338" w:type="pct"/>
            <w:tcBorders>
              <w:top w:val="single" w:sz="4" w:space="0" w:color="9BC2E6"/>
              <w:left w:val="nil"/>
              <w:bottom w:val="nil"/>
              <w:right w:val="nil"/>
            </w:tcBorders>
            <w:shd w:val="clear" w:color="DDEBF7" w:fill="DDEBF7"/>
            <w:noWrap/>
            <w:vAlign w:val="bottom"/>
            <w:hideMark/>
          </w:tcPr>
          <w:p w14:paraId="6210C964" w14:textId="453EFC63"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17(4)</w:t>
            </w:r>
          </w:p>
        </w:tc>
        <w:tc>
          <w:tcPr>
            <w:tcW w:w="392" w:type="pct"/>
            <w:tcBorders>
              <w:top w:val="single" w:sz="4" w:space="0" w:color="9BC2E6"/>
              <w:left w:val="nil"/>
              <w:bottom w:val="nil"/>
              <w:right w:val="nil"/>
            </w:tcBorders>
            <w:shd w:val="clear" w:color="DDEBF7" w:fill="DDEBF7"/>
            <w:noWrap/>
            <w:vAlign w:val="bottom"/>
            <w:hideMark/>
          </w:tcPr>
          <w:p w14:paraId="390AE668" w14:textId="70656A0B"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25(12)</w:t>
            </w:r>
          </w:p>
        </w:tc>
        <w:tc>
          <w:tcPr>
            <w:tcW w:w="392" w:type="pct"/>
            <w:tcBorders>
              <w:top w:val="single" w:sz="4" w:space="0" w:color="9BC2E6"/>
              <w:left w:val="nil"/>
              <w:bottom w:val="nil"/>
              <w:right w:val="nil"/>
            </w:tcBorders>
            <w:shd w:val="clear" w:color="DDEBF7" w:fill="DDEBF7"/>
            <w:noWrap/>
            <w:vAlign w:val="bottom"/>
            <w:hideMark/>
          </w:tcPr>
          <w:p w14:paraId="7235FEE4" w14:textId="50C4C015"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28(17)</w:t>
            </w:r>
          </w:p>
        </w:tc>
        <w:tc>
          <w:tcPr>
            <w:tcW w:w="392" w:type="pct"/>
            <w:tcBorders>
              <w:top w:val="single" w:sz="4" w:space="0" w:color="9BC2E6"/>
              <w:left w:val="nil"/>
              <w:bottom w:val="nil"/>
              <w:right w:val="nil"/>
            </w:tcBorders>
            <w:shd w:val="clear" w:color="DDEBF7" w:fill="DDEBF7"/>
            <w:noWrap/>
            <w:vAlign w:val="bottom"/>
            <w:hideMark/>
          </w:tcPr>
          <w:p w14:paraId="1C806C3D" w14:textId="3FE5C385"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34(11)</w:t>
            </w:r>
          </w:p>
        </w:tc>
        <w:tc>
          <w:tcPr>
            <w:tcW w:w="392" w:type="pct"/>
            <w:tcBorders>
              <w:top w:val="single" w:sz="4" w:space="0" w:color="9BC2E6"/>
              <w:left w:val="nil"/>
              <w:bottom w:val="nil"/>
              <w:right w:val="nil"/>
            </w:tcBorders>
            <w:shd w:val="clear" w:color="DDEBF7" w:fill="DDEBF7"/>
            <w:noWrap/>
            <w:vAlign w:val="bottom"/>
            <w:hideMark/>
          </w:tcPr>
          <w:p w14:paraId="05C519EF" w14:textId="1C001F1B"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38(17)</w:t>
            </w:r>
          </w:p>
        </w:tc>
        <w:tc>
          <w:tcPr>
            <w:tcW w:w="392" w:type="pct"/>
            <w:tcBorders>
              <w:top w:val="single" w:sz="4" w:space="0" w:color="9BC2E6"/>
              <w:left w:val="nil"/>
              <w:bottom w:val="nil"/>
              <w:right w:val="nil"/>
            </w:tcBorders>
            <w:shd w:val="clear" w:color="DDEBF7" w:fill="DDEBF7"/>
            <w:noWrap/>
            <w:vAlign w:val="bottom"/>
            <w:hideMark/>
          </w:tcPr>
          <w:p w14:paraId="75809B05" w14:textId="1FCA8478"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36(15)</w:t>
            </w:r>
          </w:p>
        </w:tc>
        <w:tc>
          <w:tcPr>
            <w:tcW w:w="338" w:type="pct"/>
            <w:tcBorders>
              <w:top w:val="single" w:sz="4" w:space="0" w:color="9BC2E6"/>
              <w:left w:val="nil"/>
              <w:bottom w:val="nil"/>
              <w:right w:val="nil"/>
            </w:tcBorders>
            <w:shd w:val="clear" w:color="DDEBF7" w:fill="DDEBF7"/>
            <w:noWrap/>
            <w:vAlign w:val="bottom"/>
            <w:hideMark/>
          </w:tcPr>
          <w:p w14:paraId="61C80DAB" w14:textId="7D9B420C"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19(4)</w:t>
            </w:r>
          </w:p>
        </w:tc>
        <w:tc>
          <w:tcPr>
            <w:tcW w:w="338" w:type="pct"/>
            <w:tcBorders>
              <w:top w:val="single" w:sz="4" w:space="0" w:color="9BC2E6"/>
              <w:left w:val="nil"/>
              <w:bottom w:val="nil"/>
              <w:right w:val="nil"/>
            </w:tcBorders>
            <w:shd w:val="clear" w:color="DDEBF7" w:fill="DDEBF7"/>
            <w:noWrap/>
            <w:vAlign w:val="bottom"/>
            <w:hideMark/>
          </w:tcPr>
          <w:p w14:paraId="52C146E4" w14:textId="1B96F4A7"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11(3)</w:t>
            </w:r>
          </w:p>
        </w:tc>
        <w:tc>
          <w:tcPr>
            <w:tcW w:w="286" w:type="pct"/>
            <w:tcBorders>
              <w:top w:val="single" w:sz="4" w:space="0" w:color="9BC2E6"/>
              <w:left w:val="nil"/>
              <w:bottom w:val="nil"/>
              <w:right w:val="nil"/>
            </w:tcBorders>
            <w:shd w:val="clear" w:color="DDEBF7" w:fill="DDEBF7"/>
            <w:noWrap/>
            <w:vAlign w:val="bottom"/>
            <w:hideMark/>
          </w:tcPr>
          <w:p w14:paraId="5BC976A3" w14:textId="3A6E1335"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3(2)</w:t>
            </w:r>
          </w:p>
        </w:tc>
        <w:tc>
          <w:tcPr>
            <w:tcW w:w="442" w:type="pct"/>
            <w:tcBorders>
              <w:top w:val="single" w:sz="4" w:space="0" w:color="9BC2E6"/>
              <w:left w:val="nil"/>
              <w:bottom w:val="nil"/>
              <w:right w:val="nil"/>
            </w:tcBorders>
            <w:shd w:val="clear" w:color="DDEBF7" w:fill="DDEBF7"/>
            <w:noWrap/>
            <w:vAlign w:val="bottom"/>
            <w:hideMark/>
          </w:tcPr>
          <w:p w14:paraId="5AD934F0" w14:textId="57E98343" w:rsidR="00790AB6" w:rsidRPr="00790AB6" w:rsidRDefault="00790AB6" w:rsidP="00B55D73">
            <w:pPr>
              <w:spacing w:after="0" w:line="480" w:lineRule="auto"/>
              <w:jc w:val="right"/>
              <w:rPr>
                <w:rFonts w:ascii="Calibri" w:eastAsia="Times New Roman" w:hAnsi="Calibri" w:cs="Calibri"/>
                <w:b/>
                <w:bCs/>
                <w:color w:val="000000"/>
                <w:sz w:val="18"/>
              </w:rPr>
            </w:pPr>
            <w:r w:rsidRPr="00790AB6">
              <w:rPr>
                <w:rFonts w:ascii="Calibri" w:hAnsi="Calibri" w:cs="Calibri"/>
                <w:b/>
                <w:bCs/>
                <w:color w:val="000000"/>
                <w:sz w:val="18"/>
              </w:rPr>
              <w:t>246(97)</w:t>
            </w:r>
          </w:p>
        </w:tc>
      </w:tr>
    </w:tbl>
    <w:p w14:paraId="3BA6BC32" w14:textId="77777777" w:rsidR="00BD47E5" w:rsidRDefault="00BD47E5" w:rsidP="00B55D73">
      <w:pPr>
        <w:spacing w:line="480" w:lineRule="auto"/>
      </w:pPr>
    </w:p>
    <w:p w14:paraId="648FC8A9" w14:textId="3EA189E7" w:rsidR="00A8695D" w:rsidRDefault="00A8695D" w:rsidP="00B55D73">
      <w:pPr>
        <w:pStyle w:val="Heading2"/>
        <w:spacing w:line="480" w:lineRule="auto"/>
      </w:pPr>
      <w:r>
        <w:t>Entanglement Rates</w:t>
      </w:r>
    </w:p>
    <w:p w14:paraId="35A98738" w14:textId="0A8CE716" w:rsidR="00BB452B" w:rsidRDefault="00712105" w:rsidP="00976ECF">
      <w:pPr>
        <w:spacing w:line="480" w:lineRule="auto"/>
      </w:pPr>
      <w:r>
        <w:t xml:space="preserve">Our goal was to calculate an average annual entanglement rate for California and Steller sea lions for the northern Washington coast. Entanglement rates were calculated using the counts of the total number of individuals observed during surveys of the four main haulout sites and the counts of entangled individuals, including both active and inactive entanglements, taken from photographs and survey notes. Our survey effort was greatest during the summer and early fall when sea conditions were most predictable. In order to ensure that our calculated entanglement rate was representative of the year, and not biased to time periods when we had more surveys, we calculated average yearly entanglement </w:t>
      </w:r>
      <w:r>
        <w:lastRenderedPageBreak/>
        <w:t xml:space="preserve">rates using a multistep process (Figure 1). Counts of the total number of individuals hauled out and counts of entangled individuals were pooled across haulout sites 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d. The average rates for each month of the study were</w:t>
      </w:r>
      <w:r>
        <w:t xml:space="preserve"> then averaged over </w:t>
      </w:r>
      <w:r w:rsidR="004A20E9">
        <w:t xml:space="preserve">the </w:t>
      </w:r>
      <w:r>
        <w:t xml:space="preserve">months or years </w:t>
      </w:r>
      <w:r w:rsidR="004A20E9">
        <w:t xml:space="preserve">of the study period </w:t>
      </w:r>
      <w:r>
        <w:t>to discern seasonal and annual patterns. An overall average entanglement rate was calculated for each species by taking the average of the monthly average entanglement rates (Figure 2).</w:t>
      </w:r>
      <w:r w:rsidR="00C20A8E">
        <w:t xml:space="preserve"> </w:t>
      </w:r>
    </w:p>
    <w:p w14:paraId="3551314F" w14:textId="3F9A0E7B" w:rsidR="00A8695D" w:rsidRDefault="00C55ED6" w:rsidP="00B55D73">
      <w:pPr>
        <w:pStyle w:val="Heading2"/>
        <w:spacing w:line="480" w:lineRule="auto"/>
      </w:pPr>
      <w:r>
        <w:t>Photo</w:t>
      </w:r>
      <w:r w:rsidR="00A8695D">
        <w:t xml:space="preserve"> Analysis</w:t>
      </w:r>
    </w:p>
    <w:p w14:paraId="6EAABEA4" w14:textId="03881962" w:rsidR="00A8695D" w:rsidRDefault="00144F35" w:rsidP="00B55D73">
      <w:pPr>
        <w:spacing w:line="480" w:lineRule="auto"/>
      </w:pPr>
      <w:r>
        <w:t>We assessed p</w:t>
      </w:r>
      <w:r w:rsidR="00173988">
        <w:t>hotographs of entangled indivi</w:t>
      </w:r>
      <w:r w:rsidR="005B42E9">
        <w:t>duals to</w:t>
      </w:r>
      <w:r w:rsidR="00110AF4">
        <w:t xml:space="preserve"> determine </w:t>
      </w:r>
      <w:r w:rsidR="00A8695D">
        <w:t xml:space="preserve">if 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ins w:id="7" w:author="Jonathan Scordino" w:date="2020-03-13T10:11:00Z">
        <w:r w:rsidR="006873F0">
          <w:t xml:space="preserve"> </w:t>
        </w:r>
      </w:ins>
      <w:r w:rsidR="00375FDE">
        <w:t>Entangled individuals were assigned to demographic groups by age as adult, juvenile, pup, or unknown, and</w:t>
      </w:r>
      <w:r w:rsidR="00D33919">
        <w:t xml:space="preserve"> by sex for adults</w:t>
      </w:r>
      <w:r w:rsidR="006873F0">
        <w:t xml:space="preserve"> based on size</w:t>
      </w:r>
      <w:r w:rsidR="00F071F5">
        <w:t xml:space="preserve"> and shape</w:t>
      </w:r>
      <w:r w:rsidR="006873F0">
        <w:t xml:space="preserve">, whisker length, </w:t>
      </w:r>
      <w:r w:rsidR="00F071F5">
        <w:t>and presence of secondary sexual features</w:t>
      </w:r>
      <w:r w:rsidR="00375FDE">
        <w:t xml:space="preserve">. </w:t>
      </w:r>
      <w:r w:rsidR="001A438E">
        <w:t xml:space="preserve"> </w:t>
      </w:r>
      <w:r w:rsidR="00C55ED6">
        <w:t xml:space="preserve">The proportion of entangled individuals in each sex and age class were calculated. </w:t>
      </w:r>
      <w:r w:rsidR="0089338A">
        <w:t xml:space="preserve">Entangling materials were identified to the greatest possible specificity, but </w:t>
      </w:r>
      <w:r w:rsidR="001A438E">
        <w:t>generally fell into one of nine</w:t>
      </w:r>
      <w:r w:rsidR="0089338A">
        <w:t xml:space="preserve"> categories: </w:t>
      </w:r>
      <w:r w:rsidR="001A397F">
        <w:t>p</w:t>
      </w:r>
      <w:r w:rsidR="0089338A">
        <w:t xml:space="preserve">acking band, </w:t>
      </w:r>
      <w:r w:rsidR="00C55D08">
        <w:t xml:space="preserve">salmon </w:t>
      </w:r>
      <w:r w:rsidR="0089338A">
        <w:t>flasher, rubber band, monofilament</w:t>
      </w:r>
      <w:r w:rsidR="00B9393C">
        <w:t xml:space="preserve"> line</w:t>
      </w:r>
      <w:r w:rsidR="0089338A">
        <w:t xml:space="preserve">, hook and line, netting, rope, </w:t>
      </w:r>
      <w:r w:rsidR="001A438E">
        <w:t xml:space="preserve">scar, </w:t>
      </w:r>
      <w:r w:rsidR="0089338A">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A87CEA">
        <w:t xml:space="preserve">normally 60 to 100cm </w:t>
      </w:r>
      <w:r w:rsidR="00144A77">
        <w:t xml:space="preserve">before the </w:t>
      </w:r>
      <w:r w:rsidR="00A87CEA">
        <w:t>lure or baited hook</w:t>
      </w:r>
      <w:r w:rsidR="00144A77">
        <w:t xml:space="preserve">, which is </w:t>
      </w:r>
      <w:r w:rsidR="000A66F2">
        <w:t xml:space="preserve">often </w:t>
      </w:r>
      <w:r w:rsidR="00144A77">
        <w:t>swallowed</w:t>
      </w:r>
      <w:r w:rsidR="000A66F2">
        <w:t>,</w:t>
      </w:r>
      <w:r w:rsidR="00144A77">
        <w:t xml:space="preserve"> leaving the flasher to dangle out </w:t>
      </w:r>
      <w:r w:rsidR="009E329F">
        <w:t xml:space="preserve">of </w:t>
      </w:r>
      <w:r w:rsidR="00144A77">
        <w:t xml:space="preserve">the mouth. The hook and line category includes fishing lures and longline gear, both of which are found hooked externally on the entangled individual or hooked around the mouth. Rubber bands ar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The netting category includes both gillnet and trawl netting.</w:t>
      </w:r>
      <w:r w:rsidR="00242ECD">
        <w:t xml:space="preserve"> Any active entanglement</w:t>
      </w:r>
      <w:r w:rsidR="00B3773D">
        <w:t xml:space="preserve"> where the mater</w:t>
      </w:r>
      <w:r w:rsidR="00242ECD">
        <w:t>ial could not be identified was</w:t>
      </w:r>
      <w:r w:rsidR="00B3773D">
        <w:t xml:space="preserve"> </w:t>
      </w:r>
      <w:r w:rsidR="00B41171">
        <w:t xml:space="preserve">recorded as </w:t>
      </w:r>
      <w:r w:rsidR="00B3773D">
        <w:t xml:space="preserve">unknown. </w:t>
      </w:r>
      <w:r w:rsidR="003E59AC">
        <w:t xml:space="preserve">Animals with evidence of a </w:t>
      </w:r>
      <w:r w:rsidR="00CA204F">
        <w:t xml:space="preserve">previous, currently </w:t>
      </w:r>
      <w:r w:rsidR="00CA204F">
        <w:lastRenderedPageBreak/>
        <w:t>inactive entanglement</w:t>
      </w:r>
      <w:r w:rsidR="003E59AC">
        <w:t xml:space="preserve"> were recorded as scar. </w:t>
      </w:r>
      <w:r w:rsidR="001A438E">
        <w:t xml:space="preserve">The proportion of entanglements exhibiting each entangling material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B55D73">
      <w:pPr>
        <w:pStyle w:val="Heading2"/>
        <w:spacing w:line="480" w:lineRule="auto"/>
      </w:pPr>
      <w:r>
        <w:t>Packing Band A</w:t>
      </w:r>
      <w:r w:rsidR="00A8695D">
        <w:t>nalysis</w:t>
      </w:r>
    </w:p>
    <w:p w14:paraId="7952A208" w14:textId="33F5BDEF" w:rsidR="00305A80" w:rsidRDefault="004230A0" w:rsidP="00B55D73">
      <w:pPr>
        <w:spacing w:line="480" w:lineRule="auto"/>
      </w:pPr>
      <w:r>
        <w:t xml:space="preserve">Annual packing band entanglement occurrence was further analyzed </w:t>
      </w:r>
      <w:r w:rsidR="00CD2578">
        <w:t xml:space="preserve">for correlation </w:t>
      </w:r>
      <w:r w:rsidR="00EB7580">
        <w:t>with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of annual trends due to </w:t>
      </w:r>
      <w:r w:rsidR="003E59AC">
        <w:t>low</w:t>
      </w:r>
      <w:r w:rsidR="00D758CB">
        <w:t xml:space="preserve"> survey effort after the month of June. OCNMS conducted 1,548</w:t>
      </w:r>
      <w:r w:rsidR="000756EF">
        <w:t xml:space="preserve"> monthly</w:t>
      </w:r>
      <w:r w:rsidR="00B05793">
        <w:t xml:space="preserve"> 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adhering to standardized debris monitoring procedures developed by NOAA’s Marine Debris Program </w:t>
      </w:r>
      <w:r w:rsidR="000756EF">
        <w:fldChar w:fldCharType="begin" w:fldLock="1"/>
      </w:r>
      <w:r w:rsidR="00DE06DD">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January","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DE06DD" w:rsidRPr="00DE06DD">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p>
    <w:p w14:paraId="370C18B3" w14:textId="77777777" w:rsidR="00361790" w:rsidRDefault="00361790" w:rsidP="00B55D73">
      <w:pPr>
        <w:pStyle w:val="Heading2"/>
        <w:spacing w:line="480" w:lineRule="auto"/>
      </w:pPr>
      <w:r>
        <w:t>Stranding Analysis</w:t>
      </w:r>
    </w:p>
    <w:p w14:paraId="661C4FF6" w14:textId="12BF9E58" w:rsidR="00361790" w:rsidRPr="00361790" w:rsidRDefault="00361790" w:rsidP="00B55D73">
      <w:pPr>
        <w:spacing w:line="480" w:lineRule="auto"/>
      </w:pPr>
      <w:r>
        <w:t>Opportunistic sightings of stranded animals have been recorded by the West Coast Marine Mammal Stranding Network, overseen by the West Coast Regional Office of NOAA’s Protected Resources Division</w:t>
      </w:r>
      <w:r w:rsidR="00861E12">
        <w:t>, since the early 1980’s</w:t>
      </w:r>
      <w:r>
        <w:t>. Data on Steller and California</w:t>
      </w:r>
      <w:r w:rsidR="00FC4BB8">
        <w:t xml:space="preserve"> sea lions that stranded dead on the</w:t>
      </w:r>
      <w:r>
        <w:t xml:space="preserve"> Washington and Oregon</w:t>
      </w:r>
      <w:r w:rsidR="00FC4BB8">
        <w:t xml:space="preserve"> coast</w:t>
      </w:r>
      <w:r>
        <w:t xml:space="preserve"> from 2010-2018 w</w:t>
      </w:r>
      <w:r w:rsidR="003E59AC">
        <w:t>ere</w:t>
      </w:r>
      <w:r>
        <w:t xml:space="preserve"> analyzed to determine the occurrence of evidence of entanglement on stranded individuals. Entanglements were assigned to three categories depending on the nature of the entanglement evidence: animals that stranded with the entangling material still present were marked as </w:t>
      </w:r>
      <w:r w:rsidR="005C5143">
        <w:t>“</w:t>
      </w:r>
      <w:r>
        <w:t>Active</w:t>
      </w:r>
      <w:r w:rsidR="005C5143">
        <w:t>”</w:t>
      </w:r>
      <w:r>
        <w:t>, animals with evidence of lesions or other entangleme</w:t>
      </w:r>
      <w:r w:rsidR="005C5143">
        <w:t xml:space="preserve">nt-related injuries </w:t>
      </w:r>
      <w:r w:rsidR="001F703A">
        <w:t xml:space="preserve">but no entangling material present </w:t>
      </w:r>
      <w:r w:rsidR="005C5143">
        <w:t>were marked</w:t>
      </w:r>
      <w:r>
        <w:t xml:space="preserve"> </w:t>
      </w:r>
      <w:r w:rsidR="005C5143">
        <w:t>“</w:t>
      </w:r>
      <w:r>
        <w:t>Scar</w:t>
      </w:r>
      <w:r w:rsidR="005C5143">
        <w:t>”</w:t>
      </w:r>
      <w:r>
        <w:t xml:space="preserve">, and animals showing possible but inconclusive evidence of entanglement were marked </w:t>
      </w:r>
      <w:r w:rsidR="005C5143">
        <w:t>“</w:t>
      </w:r>
      <w:r>
        <w:t>Possible</w:t>
      </w:r>
      <w:r w:rsidR="005C5143">
        <w:t>”</w:t>
      </w:r>
      <w:r w:rsidR="007E2A6D">
        <w:t>. For active entanglements</w:t>
      </w:r>
      <w:r w:rsidR="003D4877">
        <w:t xml:space="preserve">, the </w:t>
      </w:r>
      <w:r w:rsidR="003D4877">
        <w:lastRenderedPageBreak/>
        <w:t xml:space="preserve">entangling material was </w:t>
      </w:r>
      <w:r w:rsidR="001F703A">
        <w:t>determined</w:t>
      </w:r>
      <w:r w:rsidR="003D4877">
        <w:t xml:space="preserve"> </w:t>
      </w:r>
      <w:r w:rsidR="007E2A6D">
        <w:t xml:space="preserve">using notes and comments accompanying the stranding record </w:t>
      </w:r>
      <w:r w:rsidR="003D4877">
        <w:t>according to the same material categories used to categorize the entangled individuals observed live on haulouts</w:t>
      </w:r>
      <w:r w:rsidR="007C3E3F">
        <w:t>.</w:t>
      </w:r>
      <w:r w:rsidR="00603ADF">
        <w:t xml:space="preserve">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721F1593" w14:textId="677F4051" w:rsidR="00F71D4C" w:rsidRDefault="00F71D4C" w:rsidP="00B55D73">
      <w:pPr>
        <w:pStyle w:val="Heading1"/>
        <w:spacing w:line="480" w:lineRule="auto"/>
      </w:pPr>
      <w:r>
        <w:t>Results</w:t>
      </w:r>
    </w:p>
    <w:p w14:paraId="17D34596" w14:textId="1B80F730" w:rsidR="00091F86" w:rsidRDefault="00091F86" w:rsidP="00B55D73">
      <w:pPr>
        <w:pStyle w:val="Heading2"/>
        <w:spacing w:line="480" w:lineRule="auto"/>
      </w:pPr>
      <w:r>
        <w:t>Population Trends</w:t>
      </w:r>
    </w:p>
    <w:p w14:paraId="3D97A72F" w14:textId="79AA56FE" w:rsidR="00091F86" w:rsidRDefault="00F26F4D" w:rsidP="00B55D73">
      <w:pPr>
        <w:spacing w:line="480" w:lineRule="auto"/>
      </w:pPr>
      <w:r>
        <w:t xml:space="preserve">There were 189 survey days from 2010-2017 where counts were recorded at all four major haulouts. </w:t>
      </w:r>
      <w:r w:rsidR="00E31241">
        <w:t xml:space="preserve">The average annual </w:t>
      </w:r>
      <w:r w:rsidR="00123290">
        <w:t xml:space="preserve">population growth </w:t>
      </w:r>
      <w:r w:rsidR="00E31241">
        <w:t>of Steller se</w:t>
      </w:r>
      <w:r w:rsidR="00F27A4D">
        <w:t>a lions in northern Washington wa</w:t>
      </w:r>
      <w:r w:rsidR="00E31241">
        <w:t xml:space="preserve">s 7.9% </w:t>
      </w:r>
      <w:r w:rsidR="00E31241" w:rsidRPr="00E31241">
        <w:t>±</w:t>
      </w:r>
      <w:r w:rsidR="00E31241">
        <w:t xml:space="preserve"> 3.2</w:t>
      </w:r>
      <w:r w:rsidR="00726061">
        <w:t xml:space="preserve"> (95% CI)</w:t>
      </w:r>
      <w:r w:rsidR="00037F13">
        <w:t>, and</w:t>
      </w:r>
      <w:r w:rsidR="00E31241">
        <w:t xml:space="preserve"> California sea lions exhibited a similar average annual rate of change, 7.8% </w:t>
      </w:r>
      <w:r w:rsidR="00E31241" w:rsidRPr="00E31241">
        <w:t>±</w:t>
      </w:r>
      <w:r w:rsidR="00E31241">
        <w:t xml:space="preserve"> 4.2</w:t>
      </w:r>
      <w:r w:rsidR="00F2492D">
        <w:t xml:space="preserve"> (95% CI</w:t>
      </w:r>
      <w:r w:rsidR="00037F13">
        <w:t xml:space="preserve">; </w:t>
      </w:r>
      <w:r w:rsidR="00E31241">
        <w:t xml:space="preserve">Figure </w:t>
      </w:r>
      <w:r w:rsidR="0070732D">
        <w:t>2)</w:t>
      </w:r>
      <w:r w:rsidR="00E31241">
        <w:t xml:space="preserve">. </w:t>
      </w:r>
    </w:p>
    <w:p w14:paraId="0D0E8A3E" w14:textId="10B0A251" w:rsidR="0070732D" w:rsidRDefault="00BE6711" w:rsidP="00B55D73">
      <w:pPr>
        <w:keepNext/>
        <w:spacing w:line="480" w:lineRule="auto"/>
      </w:pPr>
      <w:r>
        <w:rPr>
          <w:noProof/>
        </w:rPr>
        <w:lastRenderedPageBreak/>
        <w:drawing>
          <wp:inline distT="0" distB="0" distL="0" distR="0" wp14:anchorId="634FBA6A" wp14:editId="6CEFF31E">
            <wp:extent cx="5943600" cy="3643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31FD1A2A" w14:textId="4210B938" w:rsidR="0070732D" w:rsidRPr="00091F86" w:rsidRDefault="0070732D" w:rsidP="00B55D73">
      <w:pPr>
        <w:pStyle w:val="Caption"/>
        <w:spacing w:line="480" w:lineRule="auto"/>
      </w:pPr>
      <w:r>
        <w:t xml:space="preserve">Fig </w:t>
      </w:r>
      <w:r w:rsidR="00937369">
        <w:fldChar w:fldCharType="begin"/>
      </w:r>
      <w:r w:rsidR="00937369">
        <w:instrText xml:space="preserve"> SEQ Figure \* ARABIC </w:instrText>
      </w:r>
      <w:r w:rsidR="00937369">
        <w:fldChar w:fldCharType="separate"/>
      </w:r>
      <w:r w:rsidR="008D0DD4">
        <w:rPr>
          <w:noProof/>
        </w:rPr>
        <w:t>3</w:t>
      </w:r>
      <w:r w:rsidR="00937369">
        <w:rPr>
          <w:noProof/>
        </w:rPr>
        <w:fldChar w:fldCharType="end"/>
      </w:r>
      <w:r>
        <w:t xml:space="preserve">: Trends in </w:t>
      </w:r>
      <w:r w:rsidR="00123290">
        <w:t xml:space="preserve">average annual </w:t>
      </w:r>
      <w:r>
        <w:t>counts of Steller and California sea lions</w:t>
      </w:r>
      <w:r w:rsidR="00123290">
        <w:t xml:space="preserve"> present at four major haulouts</w:t>
      </w:r>
      <w:r>
        <w:t xml:space="preserve"> on the north coast of Washington from 2010-2017</w:t>
      </w:r>
    </w:p>
    <w:p w14:paraId="1BB5761A" w14:textId="53036A82" w:rsidR="00B3127D" w:rsidRPr="00B3127D" w:rsidRDefault="00B3127D" w:rsidP="00B55D73">
      <w:pPr>
        <w:pStyle w:val="Heading2"/>
        <w:spacing w:line="480" w:lineRule="auto"/>
      </w:pPr>
      <w:r>
        <w:t>Entanglement Rates</w:t>
      </w:r>
    </w:p>
    <w:p w14:paraId="2D8B8E3B" w14:textId="673B903B" w:rsidR="00F71D4C" w:rsidRDefault="00F71D4C" w:rsidP="00B55D73">
      <w:pPr>
        <w:spacing w:line="480" w:lineRule="auto"/>
      </w:pPr>
      <w:r>
        <w:t>There were 648</w:t>
      </w:r>
      <w:r w:rsidR="00E940A5">
        <w:t xml:space="preserve"> active and inactive</w:t>
      </w:r>
      <w:r>
        <w:t xml:space="preserve"> entanglements observed in the survey area from 2010-2018, 605 of which were documented at the four major haulout sites. </w:t>
      </w:r>
      <w:r w:rsidR="00004F06">
        <w:t>Averaged o</w:t>
      </w:r>
      <w:r w:rsidR="005A0D00">
        <w:t>ver the entire study, t</w:t>
      </w:r>
      <w:r w:rsidR="00004F06">
        <w:t>he</w:t>
      </w:r>
      <w:r w:rsidR="00045B6C">
        <w:t xml:space="preserv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EE6CC1">
        <w:t>t-test, df = 11,</w:t>
      </w:r>
      <w:r w:rsidR="00FF7A80">
        <w:t xml:space="preserve"> 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sea lions, but California sea lions exhibited </w:t>
      </w:r>
      <w:r w:rsidR="001842B2">
        <w:t xml:space="preserve">a peak in entanglement rate in the </w:t>
      </w:r>
      <w:r w:rsidR="00C01C12">
        <w:t>summer</w:t>
      </w:r>
      <w:r w:rsidR="00197110">
        <w:t xml:space="preserve"> (Figure 3)</w:t>
      </w:r>
      <w:r w:rsidR="003C59E8">
        <w:t xml:space="preserve">. </w:t>
      </w:r>
      <w:r w:rsidR="00E6458E">
        <w:t>The average entanglement rate for</w:t>
      </w:r>
      <w:r w:rsidR="0045413C">
        <w:t xml:space="preserve"> California sea lions in</w:t>
      </w:r>
      <w:r w:rsidR="00E6458E">
        <w:t xml:space="preserve"> July</w:t>
      </w:r>
      <w:r w:rsidR="00C01C12">
        <w:t xml:space="preserve"> (12.1%)</w:t>
      </w:r>
      <w:r w:rsidR="00823409">
        <w:t xml:space="preserve"> was</w:t>
      </w:r>
      <w:r w:rsidR="00E6458E">
        <w:t xml:space="preserve"> significantly greater than all other months</w:t>
      </w:r>
      <w:r w:rsidR="00401B32">
        <w:t xml:space="preserve"> (Single-Factor ANOVA, df = 11, p = 0.00047)</w:t>
      </w:r>
      <w:r w:rsidR="00E6458E">
        <w:t>, except for June</w:t>
      </w:r>
      <w:r w:rsidR="00C01C12">
        <w:t xml:space="preserve"> (10.2%</w:t>
      </w:r>
      <w:r w:rsidR="00AC4614">
        <w:t>; t-</w:t>
      </w:r>
      <w:r w:rsidR="004875D6">
        <w:t>test</w:t>
      </w:r>
      <w:r w:rsidR="00A34756">
        <w:t>, df = 14,</w:t>
      </w:r>
      <w:r w:rsidR="00AC4614">
        <w:t xml:space="preserve"> p = 0.63</w:t>
      </w:r>
      <w:r w:rsidR="00C01C12">
        <w:t>)</w:t>
      </w:r>
      <w:r w:rsidR="00E6458E">
        <w:t xml:space="preserve"> and November</w:t>
      </w:r>
      <w:r w:rsidR="00C01C12">
        <w:t xml:space="preserve"> (</w:t>
      </w:r>
      <w:commentRangeStart w:id="8"/>
      <w:commentRangeStart w:id="9"/>
      <w:r w:rsidR="00C01C12">
        <w:t>1.5%</w:t>
      </w:r>
      <w:commentRangeEnd w:id="8"/>
      <w:r w:rsidR="00123290">
        <w:rPr>
          <w:rStyle w:val="CommentReference"/>
        </w:rPr>
        <w:commentReference w:id="8"/>
      </w:r>
      <w:commentRangeEnd w:id="9"/>
      <w:r w:rsidR="000F00F0">
        <w:rPr>
          <w:rStyle w:val="CommentReference"/>
        </w:rPr>
        <w:commentReference w:id="9"/>
      </w:r>
      <w:r w:rsidR="004875D6">
        <w:t xml:space="preserve">; t-test, </w:t>
      </w:r>
      <w:r w:rsidR="00A34756">
        <w:t xml:space="preserve">df = 9, </w:t>
      </w:r>
      <w:r w:rsidR="00AC4614">
        <w:t>p = 0.063</w:t>
      </w:r>
      <w:r w:rsidR="00C01C12">
        <w:t>)</w:t>
      </w:r>
      <w:r w:rsidR="00E6458E">
        <w:t xml:space="preserve">, which also exhibited </w:t>
      </w:r>
      <w:r w:rsidR="00B8158B">
        <w:t xml:space="preserve">relatively </w:t>
      </w:r>
      <w:r w:rsidR="00E6458E">
        <w:t>high entanglement rates</w:t>
      </w:r>
      <w:r w:rsidR="00823409">
        <w:t>.</w:t>
      </w:r>
    </w:p>
    <w:p w14:paraId="3E3FBD75" w14:textId="6A9083EA" w:rsidR="004C322F" w:rsidRDefault="004C322F" w:rsidP="00B55D73">
      <w:pPr>
        <w:spacing w:line="480" w:lineRule="auto"/>
      </w:pPr>
      <w:r>
        <w:rPr>
          <w:noProof/>
          <w:sz w:val="16"/>
          <w:szCs w:val="16"/>
        </w:rPr>
        <w:lastRenderedPageBreak/>
        <w:drawing>
          <wp:inline distT="0" distB="0" distL="0" distR="0" wp14:anchorId="4521A8A9" wp14:editId="5225E86F">
            <wp:extent cx="5943600" cy="3153808"/>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ates Months Composit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53808"/>
                    </a:xfrm>
                    <a:prstGeom prst="rect">
                      <a:avLst/>
                    </a:prstGeom>
                  </pic:spPr>
                </pic:pic>
              </a:graphicData>
            </a:graphic>
          </wp:inline>
        </w:drawing>
      </w:r>
    </w:p>
    <w:p w14:paraId="12E4A867" w14:textId="60F1921B" w:rsidR="004C322F" w:rsidRDefault="004C322F" w:rsidP="00B55D73">
      <w:pPr>
        <w:pStyle w:val="Caption"/>
        <w:spacing w:line="480" w:lineRule="auto"/>
      </w:pPr>
      <w:r>
        <w:t xml:space="preserve">Fig </w:t>
      </w:r>
      <w:r w:rsidR="00937369">
        <w:fldChar w:fldCharType="begin"/>
      </w:r>
      <w:r w:rsidR="00937369">
        <w:instrText xml:space="preserve"> SEQ Figure \* ARABIC </w:instrText>
      </w:r>
      <w:r w:rsidR="00937369">
        <w:fldChar w:fldCharType="separate"/>
      </w:r>
      <w:r w:rsidR="008D0DD4">
        <w:rPr>
          <w:noProof/>
        </w:rPr>
        <w:t>4</w:t>
      </w:r>
      <w:r w:rsidR="00937369">
        <w:rPr>
          <w:noProof/>
        </w:rPr>
        <w:fldChar w:fldCharType="end"/>
      </w:r>
      <w:r>
        <w:t xml:space="preserve">: Average entanglement rates </w:t>
      </w:r>
      <w:r w:rsidR="0045413C">
        <w:t xml:space="preserve">(expressed as entanglements per individual) </w:t>
      </w:r>
      <w:r>
        <w:t>and entangling material proportions for Steller and California sea lions in northern W</w:t>
      </w:r>
      <w:r w:rsidR="00FC775B">
        <w:t>ashington</w:t>
      </w:r>
      <w:r>
        <w:t xml:space="preserve"> from 2010-2018 by month</w:t>
      </w:r>
      <w:r w:rsidR="003802F9">
        <w:t xml:space="preserve">. Entanglement rate calculations only included entangled individuals observed at one of four major haulout sites. Entangling materials were analyzed for any entangled individuals with photos of sufficient quality. </w:t>
      </w:r>
    </w:p>
    <w:p w14:paraId="2BAF33F4" w14:textId="6D23D664" w:rsidR="00B3127D" w:rsidRDefault="003E2EA8" w:rsidP="00B55D73">
      <w:pPr>
        <w:pStyle w:val="Heading2"/>
        <w:spacing w:line="480" w:lineRule="auto"/>
      </w:pPr>
      <w:r>
        <w:t>Material</w:t>
      </w:r>
      <w:r w:rsidR="00B3127D">
        <w:t xml:space="preserve"> Analysis</w:t>
      </w:r>
    </w:p>
    <w:p w14:paraId="43BD11B4" w14:textId="6B3693AD" w:rsidR="00B04FFA" w:rsidRDefault="00254D3B" w:rsidP="00B55D73">
      <w:pPr>
        <w:spacing w:line="480" w:lineRule="auto"/>
        <w:rPr>
          <w:noProof/>
        </w:rPr>
      </w:pPr>
      <w:r>
        <w:t>The</w:t>
      </w:r>
      <w:r w:rsidR="00045B6C">
        <w:t xml:space="preserve">re were 502 </w:t>
      </w:r>
      <w:r w:rsidR="002E7911">
        <w:t xml:space="preserve">sightings of </w:t>
      </w:r>
      <w:r w:rsidR="00045B6C">
        <w:t>entanglements with</w:t>
      </w:r>
      <w:r>
        <w:t xml:space="preserve"> photo</w:t>
      </w:r>
      <w:r w:rsidR="00045B6C">
        <w:t>s of a</w:t>
      </w:r>
      <w:r>
        <w:t xml:space="preserve"> quality sufficient for analysis. </w:t>
      </w:r>
      <w:r w:rsidR="00701074">
        <w:t>Active entanglements comprised 78.5% of all entanglements</w:t>
      </w:r>
      <w:r w:rsidR="00805AF3">
        <w:t xml:space="preserve">, but the entangling material was only identifiable for 48.7% </w:t>
      </w:r>
      <w:r w:rsidR="008F1F2B">
        <w:t>(n = 202)</w:t>
      </w:r>
      <w:r w:rsidR="00805AF3">
        <w:t xml:space="preserve"> of them</w:t>
      </w:r>
      <w:r w:rsidR="00701074">
        <w:t xml:space="preserve">. </w:t>
      </w:r>
      <w:r w:rsidR="00F71D4C">
        <w:t>The majority of identifiable entanglements were c</w:t>
      </w:r>
      <w:r w:rsidR="007C0142">
        <w:t>aused by packing bands (</w:t>
      </w:r>
      <w:commentRangeStart w:id="10"/>
      <w:r w:rsidR="007C0142">
        <w:t>68.3</w:t>
      </w:r>
      <w:r w:rsidR="00F71D4C">
        <w:t xml:space="preserve">%), </w:t>
      </w:r>
      <w:commentRangeEnd w:id="10"/>
      <w:r w:rsidR="00FF2F34">
        <w:rPr>
          <w:rStyle w:val="CommentReference"/>
        </w:rPr>
        <w:commentReference w:id="10"/>
      </w:r>
      <w:r w:rsidR="00F71D4C">
        <w:t>f</w:t>
      </w:r>
      <w:r w:rsidR="007C0142">
        <w:t>ollowed by salmon flashers (11.8</w:t>
      </w:r>
      <w:r w:rsidR="00F71D4C">
        <w:t xml:space="preserve">%), which were only observed in the months of May – September coinciding with the local recreational and commercial </w:t>
      </w:r>
      <w:r w:rsidR="0009303F">
        <w:t xml:space="preserve">ocean </w:t>
      </w:r>
      <w:r w:rsidR="00F71D4C">
        <w:t xml:space="preserve">salmon troll </w:t>
      </w:r>
      <w:r w:rsidR="00A6707A">
        <w:t>fishery</w:t>
      </w:r>
      <w:r w:rsidR="00F6294A">
        <w:t xml:space="preserve"> </w:t>
      </w:r>
      <w:commentRangeStart w:id="11"/>
      <w:r w:rsidR="00F6294A">
        <w:t>(Figure 3</w:t>
      </w:r>
      <w:commentRangeEnd w:id="11"/>
      <w:r w:rsidR="00F6294A">
        <w:rPr>
          <w:rStyle w:val="CommentReference"/>
        </w:rPr>
        <w:commentReference w:id="11"/>
      </w:r>
      <w:r w:rsidR="00F71D4C">
        <w:t>). Other materials comprising less than 10% of identifiable entanglem</w:t>
      </w:r>
      <w:r w:rsidR="007C0142">
        <w:t>ents were monofilament line (7.9</w:t>
      </w:r>
      <w:r w:rsidR="00F71D4C">
        <w:t>%), rubber band</w:t>
      </w:r>
      <w:r w:rsidR="00A6707A">
        <w:t>s</w:t>
      </w:r>
      <w:r w:rsidR="007C0142">
        <w:t xml:space="preserve"> (5.9%), rope (2.9%), netting (1.5%), and hook and line (1.5</w:t>
      </w:r>
      <w:r w:rsidR="001C7A14">
        <w:t>%).</w:t>
      </w:r>
      <w:r w:rsidR="000F00F0">
        <w:t xml:space="preserve"> In all cases where the entangling material could not be identified, the entanglement scar or wound was located on the neck, </w:t>
      </w:r>
      <w:r w:rsidR="000F00F0">
        <w:lastRenderedPageBreak/>
        <w:t>indicating that those entanglements were caused by an encircling material, such as a packing band, rubber band, monofilament line, or netting.</w:t>
      </w:r>
      <w:r w:rsidR="001C7A14">
        <w:t xml:space="preserve"> </w:t>
      </w:r>
    </w:p>
    <w:p w14:paraId="16A39C7D" w14:textId="70D16856" w:rsidR="007324A4" w:rsidRDefault="00873868" w:rsidP="00B55D73">
      <w:pPr>
        <w:spacing w:line="480" w:lineRule="auto"/>
      </w:pPr>
      <w:r>
        <w:rPr>
          <w:i/>
          <w:iCs/>
          <w:noProof/>
          <w:sz w:val="16"/>
          <w:szCs w:val="16"/>
        </w:rPr>
        <w:drawing>
          <wp:inline distT="0" distB="0" distL="0" distR="0" wp14:anchorId="2F04A14A" wp14:editId="052AC35C">
            <wp:extent cx="6433073" cy="35052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38351" cy="3508076"/>
                    </a:xfrm>
                    <a:prstGeom prst="rect">
                      <a:avLst/>
                    </a:prstGeom>
                  </pic:spPr>
                </pic:pic>
              </a:graphicData>
            </a:graphic>
          </wp:inline>
        </w:drawing>
      </w:r>
    </w:p>
    <w:p w14:paraId="3E3FFC18" w14:textId="33CF780C" w:rsidR="007324A4" w:rsidRPr="007324A4" w:rsidRDefault="007341F6" w:rsidP="00B55D73">
      <w:pPr>
        <w:pStyle w:val="Caption"/>
        <w:spacing w:line="480" w:lineRule="auto"/>
      </w:pPr>
      <w:r>
        <w:t>Fi</w:t>
      </w:r>
      <w:r w:rsidR="00FF1728">
        <w:t>g</w:t>
      </w:r>
      <w:r>
        <w:t xml:space="preserve"> </w:t>
      </w:r>
      <w:r w:rsidR="00937369">
        <w:fldChar w:fldCharType="begin"/>
      </w:r>
      <w:r w:rsidR="00937369">
        <w:instrText xml:space="preserve"> SEQ Figure \* ARABIC </w:instrText>
      </w:r>
      <w:r w:rsidR="00937369">
        <w:fldChar w:fldCharType="separate"/>
      </w:r>
      <w:r w:rsidR="008D0DD4">
        <w:rPr>
          <w:noProof/>
        </w:rPr>
        <w:t>5</w:t>
      </w:r>
      <w:r w:rsidR="00937369">
        <w:rPr>
          <w:noProof/>
        </w:rPr>
        <w:fldChar w:fldCharType="end"/>
      </w:r>
      <w:r w:rsidR="00873868">
        <w:t>: Average entanglement rate</w:t>
      </w:r>
      <w:r w:rsidR="00053739">
        <w:t>s</w:t>
      </w:r>
      <w:r>
        <w:t xml:space="preserve"> </w:t>
      </w:r>
      <w:r w:rsidR="0045413C">
        <w:t>(</w:t>
      </w:r>
      <w:commentRangeStart w:id="12"/>
      <w:commentRangeStart w:id="13"/>
      <w:commentRangeStart w:id="14"/>
      <w:commentRangeStart w:id="15"/>
      <w:commentRangeStart w:id="16"/>
      <w:r w:rsidR="0045413C">
        <w:t>expressed</w:t>
      </w:r>
      <w:commentRangeEnd w:id="12"/>
      <w:r w:rsidR="00FC775B">
        <w:rPr>
          <w:rStyle w:val="CommentReference"/>
          <w:i w:val="0"/>
          <w:iCs w:val="0"/>
          <w:color w:val="auto"/>
        </w:rPr>
        <w:commentReference w:id="12"/>
      </w:r>
      <w:commentRangeEnd w:id="13"/>
      <w:r w:rsidR="00104919">
        <w:rPr>
          <w:rStyle w:val="CommentReference"/>
          <w:i w:val="0"/>
          <w:iCs w:val="0"/>
          <w:color w:val="auto"/>
        </w:rPr>
        <w:commentReference w:id="13"/>
      </w:r>
      <w:commentRangeEnd w:id="14"/>
      <w:r w:rsidR="008D24A3">
        <w:rPr>
          <w:rStyle w:val="CommentReference"/>
          <w:i w:val="0"/>
          <w:iCs w:val="0"/>
          <w:color w:val="auto"/>
        </w:rPr>
        <w:commentReference w:id="14"/>
      </w:r>
      <w:commentRangeEnd w:id="15"/>
      <w:r w:rsidR="008D24A3">
        <w:rPr>
          <w:rStyle w:val="CommentReference"/>
          <w:i w:val="0"/>
          <w:iCs w:val="0"/>
          <w:color w:val="auto"/>
        </w:rPr>
        <w:commentReference w:id="15"/>
      </w:r>
      <w:commentRangeEnd w:id="16"/>
      <w:r w:rsidR="008D24A3">
        <w:rPr>
          <w:rStyle w:val="CommentReference"/>
          <w:i w:val="0"/>
          <w:iCs w:val="0"/>
          <w:color w:val="auto"/>
        </w:rPr>
        <w:commentReference w:id="16"/>
      </w:r>
      <w:r w:rsidR="0045413C">
        <w:t xml:space="preserve"> as entanglements per individual) </w:t>
      </w:r>
      <w:r>
        <w:t xml:space="preserve">and </w:t>
      </w:r>
      <w:r w:rsidR="00873868">
        <w:t xml:space="preserve">entangling </w:t>
      </w:r>
      <w:r>
        <w:t xml:space="preserve">material </w:t>
      </w:r>
      <w:r w:rsidR="00873868">
        <w:t>proportio</w:t>
      </w:r>
      <w:r>
        <w:t>n</w:t>
      </w:r>
      <w:r w:rsidR="00053739">
        <w:t>s</w:t>
      </w:r>
      <w:r>
        <w:t xml:space="preserve"> for C</w:t>
      </w:r>
      <w:r w:rsidR="00B3127D">
        <w:t>alifornia and Steller sea lions</w:t>
      </w:r>
      <w:r w:rsidR="00BA16A3">
        <w:t xml:space="preserve"> </w:t>
      </w:r>
      <w:r w:rsidR="00053739">
        <w:t>in northern W</w:t>
      </w:r>
      <w:r w:rsidR="00FC775B">
        <w:t>ashington</w:t>
      </w:r>
      <w:r w:rsidR="00053739">
        <w:t xml:space="preserve"> from 2010-2018 </w:t>
      </w:r>
      <w:r w:rsidR="00BA16A3">
        <w:t>by year</w:t>
      </w:r>
      <w:r w:rsidR="003802F9">
        <w:t xml:space="preserve">. Entanglement rate calculations only included entangled individuals observed at one of four major haulout sites. Entangling materials were only analyzed for individuals with photos of sufficient quality. </w:t>
      </w:r>
    </w:p>
    <w:p w14:paraId="7C52BC9B" w14:textId="3A73E712" w:rsidR="003E2EA8" w:rsidRDefault="003E2EA8" w:rsidP="00B55D73">
      <w:pPr>
        <w:pStyle w:val="Heading2"/>
        <w:spacing w:line="480" w:lineRule="auto"/>
      </w:pPr>
      <w:r>
        <w:t>Sex and Age</w:t>
      </w:r>
    </w:p>
    <w:p w14:paraId="4C37BBF3" w14:textId="696361D7" w:rsidR="0050539D" w:rsidRDefault="00333D59" w:rsidP="00B55D73">
      <w:pPr>
        <w:spacing w:line="480" w:lineRule="auto"/>
      </w:pPr>
      <w:r>
        <w:t>The sex and age of the individual could be identified for 81.5% of entanglements, and either the sex or the age could be identified for an additional 14.3%. The majority of the entangled individuals were adults (83.1%), 55.4% of which were male and 41.7% were female</w:t>
      </w:r>
      <w:r w:rsidR="00375FDE">
        <w:t>, 12.5</w:t>
      </w:r>
      <w:r w:rsidR="00BE591D">
        <w:t xml:space="preserve">% were </w:t>
      </w:r>
      <w:r w:rsidR="00D524E3">
        <w:t>juveniles</w:t>
      </w:r>
      <w:r w:rsidR="00BE591D">
        <w:t>,</w:t>
      </w:r>
      <w:r w:rsidR="00D524E3">
        <w:t xml:space="preserve"> and </w:t>
      </w:r>
      <w:r w:rsidR="00BE591D">
        <w:t>no entangled pups were observed</w:t>
      </w:r>
      <w:r>
        <w:t>.</w:t>
      </w:r>
      <w:r w:rsidR="00D524E3">
        <w:t xml:space="preserve"> </w:t>
      </w:r>
      <w:r w:rsidR="005C5CDC">
        <w:t>For the most part, entangling materials were evenly distributed among sex and age classes, but 15.9% of entangled juveniles exhibited a flasher</w:t>
      </w:r>
      <w:r w:rsidR="00212738">
        <w:t xml:space="preserve"> and 11.1% exhibited rubber bands,</w:t>
      </w:r>
      <w:r w:rsidR="005C5CDC">
        <w:t xml:space="preserve"> much higher percentage</w:t>
      </w:r>
      <w:r w:rsidR="00212738">
        <w:t>s</w:t>
      </w:r>
      <w:r w:rsidR="005C5CDC">
        <w:t xml:space="preserve"> than any other sex or age class</w:t>
      </w:r>
      <w:r w:rsidR="00212738">
        <w:t xml:space="preserve"> grouping</w:t>
      </w:r>
      <w:r w:rsidR="005C5CDC">
        <w:t xml:space="preserve">. </w:t>
      </w:r>
    </w:p>
    <w:p w14:paraId="1C56DDB5" w14:textId="5822C36F" w:rsidR="00F556B3" w:rsidRDefault="003958F3" w:rsidP="00B55D73">
      <w:pPr>
        <w:keepNext/>
        <w:spacing w:line="480" w:lineRule="auto"/>
      </w:pPr>
      <w:r>
        <w:rPr>
          <w:noProof/>
        </w:rPr>
        <w:lastRenderedPageBreak/>
        <w:drawing>
          <wp:inline distT="0" distB="0" distL="0" distR="0" wp14:anchorId="48B06F09" wp14:editId="57AD0A48">
            <wp:extent cx="5943600" cy="353631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ocus MA 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536315"/>
                    </a:xfrm>
                    <a:prstGeom prst="rect">
                      <a:avLst/>
                    </a:prstGeom>
                  </pic:spPr>
                </pic:pic>
              </a:graphicData>
            </a:graphic>
          </wp:inline>
        </w:drawing>
      </w:r>
    </w:p>
    <w:p w14:paraId="00A0F67C" w14:textId="77D5F669" w:rsidR="009F04B7" w:rsidRPr="003E2EA8" w:rsidRDefault="00F556B3" w:rsidP="00B55D73">
      <w:pPr>
        <w:pStyle w:val="Caption"/>
        <w:spacing w:line="480" w:lineRule="auto"/>
      </w:pPr>
      <w:r>
        <w:t xml:space="preserve">Fig </w:t>
      </w:r>
      <w:r w:rsidR="00937369">
        <w:fldChar w:fldCharType="begin"/>
      </w:r>
      <w:r w:rsidR="00937369">
        <w:instrText xml:space="preserve"> SEQ Figur</w:instrText>
      </w:r>
      <w:r w:rsidR="00937369">
        <w:instrText xml:space="preserve">e \* ARABIC </w:instrText>
      </w:r>
      <w:r w:rsidR="00937369">
        <w:fldChar w:fldCharType="separate"/>
      </w:r>
      <w:r w:rsidR="008D0DD4">
        <w:rPr>
          <w:noProof/>
        </w:rPr>
        <w:t>6</w:t>
      </w:r>
      <w:r w:rsidR="00937369">
        <w:rPr>
          <w:noProof/>
        </w:rPr>
        <w:fldChar w:fldCharType="end"/>
      </w:r>
      <w:r w:rsidR="00C21998">
        <w:t>: T</w:t>
      </w:r>
      <w:r>
        <w:t>he proportion of entanglements caused by ea</w:t>
      </w:r>
      <w:r w:rsidR="00147130">
        <w:t>ch material type for</w:t>
      </w:r>
      <w:r w:rsidR="00404F55">
        <w:t xml:space="preserve"> </w:t>
      </w:r>
      <w:r w:rsidR="00C21998">
        <w:t xml:space="preserve">Steller and California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B55D73">
      <w:pPr>
        <w:pStyle w:val="Heading2"/>
        <w:spacing w:line="480" w:lineRule="auto"/>
      </w:pPr>
      <w:r>
        <w:t>Packing Band Analysis</w:t>
      </w:r>
    </w:p>
    <w:p w14:paraId="3FD97BEC" w14:textId="0DEF5703" w:rsidR="00613440" w:rsidRDefault="00CD2A09" w:rsidP="00B55D73">
      <w:pPr>
        <w:spacing w:line="480" w:lineRule="auto"/>
      </w:pPr>
      <w:r>
        <w:t xml:space="preserve">Annual trends in </w:t>
      </w:r>
      <w:r w:rsidR="00540612">
        <w:t>the proportion of entanglements caused by packing bands</w:t>
      </w:r>
      <w:r>
        <w:t xml:space="preserve"> </w:t>
      </w:r>
      <w:r w:rsidR="00C24525">
        <w:t xml:space="preserve">from 2012-2017 </w:t>
      </w:r>
      <w:r w:rsidR="00824436">
        <w:t>correlate</w:t>
      </w:r>
      <w:r>
        <w:t xml:space="preserve"> with the annual occurrence of packing bands observed during OCNMS beach debris surveys </w:t>
      </w:r>
      <w:r w:rsidR="006711A9">
        <w:t xml:space="preserve">after correction for survey effort </w:t>
      </w:r>
      <w:r>
        <w:t>(</w:t>
      </w:r>
      <w:commentRangeStart w:id="17"/>
      <w:r w:rsidR="00E365A3">
        <w:t>Pearson’s</w:t>
      </w:r>
      <w:commentRangeEnd w:id="17"/>
      <w:r w:rsidR="00FF2F34">
        <w:rPr>
          <w:rStyle w:val="CommentReference"/>
        </w:rPr>
        <w:commentReference w:id="17"/>
      </w:r>
      <w:r w:rsidR="00E365A3">
        <w:t xml:space="preserve"> R</w:t>
      </w:r>
      <w:r>
        <w:t>=0.</w:t>
      </w:r>
      <w:r w:rsidR="00C24525">
        <w:t>81</w:t>
      </w:r>
      <w:r w:rsidR="00E719C8">
        <w:t xml:space="preserve">; Figure </w:t>
      </w:r>
      <w:r w:rsidR="00B3127D">
        <w:t>6</w:t>
      </w:r>
      <w:r>
        <w:t>).</w:t>
      </w:r>
    </w:p>
    <w:p w14:paraId="7960B0C3" w14:textId="33310BFE" w:rsidR="00BC7834" w:rsidRDefault="00463642" w:rsidP="00B55D73">
      <w:pPr>
        <w:keepNext/>
        <w:spacing w:line="480" w:lineRule="auto"/>
      </w:pPr>
      <w:r>
        <w:rPr>
          <w:noProof/>
        </w:rPr>
        <w:lastRenderedPageBreak/>
        <w:drawing>
          <wp:inline distT="0" distB="0" distL="0" distR="0" wp14:anchorId="7BA5E031" wp14:editId="4359C1E8">
            <wp:extent cx="5943600" cy="35718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cking bands.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571875"/>
                    </a:xfrm>
                    <a:prstGeom prst="rect">
                      <a:avLst/>
                    </a:prstGeom>
                  </pic:spPr>
                </pic:pic>
              </a:graphicData>
            </a:graphic>
          </wp:inline>
        </w:drawing>
      </w:r>
    </w:p>
    <w:p w14:paraId="1573D258" w14:textId="2F51A702" w:rsidR="005B753D" w:rsidRDefault="00BC7834" w:rsidP="00B55D73">
      <w:pPr>
        <w:pStyle w:val="Caption"/>
        <w:spacing w:line="480" w:lineRule="auto"/>
      </w:pPr>
      <w:r>
        <w:t xml:space="preserve">Fig </w:t>
      </w:r>
      <w:r w:rsidR="00937369">
        <w:fldChar w:fldCharType="begin"/>
      </w:r>
      <w:r w:rsidR="00937369">
        <w:instrText xml:space="preserve"> SEQ Figure \* ARABIC </w:instrText>
      </w:r>
      <w:r w:rsidR="00937369">
        <w:fldChar w:fldCharType="separate"/>
      </w:r>
      <w:r w:rsidR="008D0DD4">
        <w:rPr>
          <w:noProof/>
        </w:rPr>
        <w:t>7</w:t>
      </w:r>
      <w:r w:rsidR="00937369">
        <w:rPr>
          <w:noProof/>
        </w:rPr>
        <w:fldChar w:fldCharType="end"/>
      </w:r>
      <w:r>
        <w:t xml:space="preserve">: </w:t>
      </w:r>
      <w:r w:rsidR="006D767A">
        <w:t xml:space="preserve">The proportion of entanglements caused by packing bands </w:t>
      </w:r>
      <w:r w:rsidR="00E365A3">
        <w:t xml:space="preserve">for sea lions at haulouts in northern Washington </w:t>
      </w:r>
      <w:r w:rsidRPr="00FB21F9">
        <w:t xml:space="preserve">and </w:t>
      </w:r>
      <w:r w:rsidR="006D767A">
        <w:t xml:space="preserve">the </w:t>
      </w:r>
      <w:commentRangeStart w:id="18"/>
      <w:commentRangeStart w:id="19"/>
      <w:r w:rsidR="006D767A">
        <w:t>number</w:t>
      </w:r>
      <w:commentRangeEnd w:id="18"/>
      <w:r w:rsidR="00E365A3">
        <w:rPr>
          <w:rStyle w:val="CommentReference"/>
          <w:i w:val="0"/>
          <w:iCs w:val="0"/>
          <w:color w:val="auto"/>
        </w:rPr>
        <w:commentReference w:id="18"/>
      </w:r>
      <w:commentRangeEnd w:id="19"/>
      <w:r w:rsidR="00DD2BB2">
        <w:rPr>
          <w:rStyle w:val="CommentReference"/>
          <w:i w:val="0"/>
          <w:iCs w:val="0"/>
          <w:color w:val="auto"/>
        </w:rPr>
        <w:commentReference w:id="19"/>
      </w:r>
      <w:r w:rsidR="006D767A">
        <w:t xml:space="preserve">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p>
    <w:p w14:paraId="3EA705B0" w14:textId="263C6F86" w:rsidR="002C7876" w:rsidRDefault="002C7876" w:rsidP="00B55D73">
      <w:pPr>
        <w:pStyle w:val="Heading2"/>
        <w:spacing w:line="480" w:lineRule="auto"/>
      </w:pPr>
      <w:r>
        <w:t>Stranding Analysis</w:t>
      </w:r>
    </w:p>
    <w:p w14:paraId="5E808F54" w14:textId="42DA6CB7" w:rsidR="002C7876" w:rsidRPr="002C7876" w:rsidRDefault="00EA5084" w:rsidP="00B55D7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on the coast of Washington and Oregon</w:t>
      </w:r>
      <w:r>
        <w:t xml:space="preserve"> from 2010-2018. </w:t>
      </w:r>
      <w:r w:rsidR="00337883">
        <w:t xml:space="preserve">The proportion of dead strandings exhibiting evidence of entanglement was </w:t>
      </w:r>
      <w:r w:rsidR="00E242D3">
        <w:t>0.91%</w:t>
      </w:r>
      <w:r w:rsidR="00337883">
        <w:t xml:space="preserve"> for Steller </w:t>
      </w:r>
      <w:r w:rsidR="00E242D3">
        <w:t>sea lions and 0.19% for California</w:t>
      </w:r>
      <w:r w:rsidR="00337883">
        <w:t xml:space="preserve"> sea lions. </w:t>
      </w:r>
      <w:r w:rsidR="00B073EB">
        <w:t xml:space="preserve">The majority </w:t>
      </w:r>
      <w:r w:rsidR="00670A50">
        <w:t>were entangled in salmon flashers</w:t>
      </w:r>
      <w:r w:rsidR="00AD577D">
        <w:t xml:space="preserve"> and other assorted hook and line gear. There was also a single Steller sea lion entangled in rope, and another exhibiting scars indicative of entanglement.</w:t>
      </w:r>
      <w:r w:rsidR="0011219E">
        <w:t xml:space="preserve"> No sea lions stranded dead </w:t>
      </w:r>
      <w:r w:rsidR="00E365A3">
        <w:t xml:space="preserve">were observed </w:t>
      </w:r>
      <w:r w:rsidR="0011219E">
        <w:t>entangled in packing bands.</w:t>
      </w:r>
    </w:p>
    <w:p w14:paraId="0A91133B" w14:textId="594FF92F" w:rsidR="00941680" w:rsidRDefault="00911BDD" w:rsidP="00B55D73">
      <w:pPr>
        <w:pStyle w:val="Heading1"/>
        <w:spacing w:line="480" w:lineRule="auto"/>
      </w:pPr>
      <w:r>
        <w:lastRenderedPageBreak/>
        <w:t>Discussion</w:t>
      </w:r>
    </w:p>
    <w:p w14:paraId="1E39262B" w14:textId="640FC1C5" w:rsidR="00B71EAA" w:rsidRDefault="00BE48BC" w:rsidP="00B55D73">
      <w:pPr>
        <w:spacing w:line="480" w:lineRule="auto"/>
      </w:pPr>
      <w:r>
        <w:t xml:space="preserve">The entanglement rate </w:t>
      </w:r>
      <w:r w:rsidR="00EE1462">
        <w:t>observed</w:t>
      </w:r>
      <w:r w:rsidR="00DB250C">
        <w:t xml:space="preserve"> </w:t>
      </w:r>
      <w:r>
        <w:t>for California sea lions</w:t>
      </w:r>
      <w:r w:rsidR="00DB250C">
        <w:t xml:space="preserve"> in this study</w:t>
      </w:r>
      <w:r w:rsidR="0011219E">
        <w:t xml:space="preserve"> wa</w:t>
      </w:r>
      <w:r w:rsidR="001D52A6">
        <w:t xml:space="preserve">s </w:t>
      </w:r>
      <w:r>
        <w:t xml:space="preserve">the </w:t>
      </w:r>
      <w:r w:rsidR="00BC48E8">
        <w:t>second</w:t>
      </w:r>
      <w:r w:rsidR="004428A3">
        <w:t xml:space="preserve"> </w:t>
      </w:r>
      <w:r w:rsidR="001D52A6">
        <w:t xml:space="preserve">highest </w:t>
      </w:r>
      <w:r>
        <w:t>rate documented for any pinniped</w:t>
      </w:r>
      <w:r w:rsidR="001D52A6">
        <w:t xml:space="preserve"> in the </w:t>
      </w:r>
      <w:r>
        <w:t>published literature</w:t>
      </w:r>
      <w:r w:rsidR="00F91076">
        <w:t xml:space="preserve"> </w:t>
      </w:r>
      <w:r w:rsidR="005D6416">
        <w:t>and the highest pinniped entang</w:t>
      </w:r>
      <w:r w:rsidR="001A0C32">
        <w:t>lement rate documented in the United States</w:t>
      </w:r>
      <w:r w:rsidR="009D0B23">
        <w:t xml:space="preserve"> </w:t>
      </w:r>
      <w:commentRangeStart w:id="20"/>
      <w:r w:rsidR="009D0B23">
        <w:fldChar w:fldCharType="begin" w:fldLock="1"/>
      </w:r>
      <w:r w:rsidR="00DE06DD">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7]","manualFormatting":"(Harcourt, Aurioles, &amp; Sanchez, 1994; S1 Table)","plainTextFormattedCitation":"[17]","previouslyFormattedCitation":"[17]"},"properties":{"noteIndex":0},"schema":"https://github.com/citation-style-language/schema/raw/master/csl-citation.json"}</w:instrText>
      </w:r>
      <w:r w:rsidR="009D0B23">
        <w:fldChar w:fldCharType="separate"/>
      </w:r>
      <w:r w:rsidR="009D0B23" w:rsidRPr="009D0B23">
        <w:rPr>
          <w:noProof/>
        </w:rPr>
        <w:t>(Harcourt, Aurioles, &amp; Sanchez, 1994</w:t>
      </w:r>
      <w:r w:rsidR="009D0B23">
        <w:rPr>
          <w:noProof/>
        </w:rPr>
        <w:t xml:space="preserve">; </w:t>
      </w:r>
      <w:r w:rsidR="0044749B">
        <w:rPr>
          <w:noProof/>
        </w:rPr>
        <w:t>S</w:t>
      </w:r>
      <w:r w:rsidR="00A329FF">
        <w:rPr>
          <w:noProof/>
        </w:rPr>
        <w:t>1 Table</w:t>
      </w:r>
      <w:r w:rsidR="009D0B23" w:rsidRPr="009D0B23">
        <w:rPr>
          <w:noProof/>
        </w:rPr>
        <w:t>)</w:t>
      </w:r>
      <w:r w:rsidR="009D0B23">
        <w:fldChar w:fldCharType="end"/>
      </w:r>
      <w:commentRangeEnd w:id="20"/>
      <w:r w:rsidR="00C954C0">
        <w:rPr>
          <w:rStyle w:val="CommentReference"/>
        </w:rPr>
        <w:commentReference w:id="20"/>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DE06DD">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9,23]","plainTextFormattedCitation":"[19,23]","previouslyFormattedCitation":"[19,23]"},"properties":{"noteIndex":0},"schema":"https://github.com/citation-style-language/schema/raw/master/csl-citation.json"}</w:instrText>
      </w:r>
      <w:r w:rsidR="001D52A6">
        <w:fldChar w:fldCharType="separate"/>
      </w:r>
      <w:r w:rsidR="00DE06DD" w:rsidRPr="00DE06DD">
        <w:rPr>
          <w:noProof/>
        </w:rPr>
        <w:t>[19,23]</w:t>
      </w:r>
      <w:r w:rsidR="001D52A6">
        <w:fldChar w:fldCharType="end"/>
      </w:r>
      <w:r w:rsidR="00822C46">
        <w:t>.</w:t>
      </w:r>
      <w:r w:rsidR="00F22AE1">
        <w:t xml:space="preserve"> Despite exhibiting high rates of entanglement,</w:t>
      </w:r>
      <w:r w:rsidR="00BC48E8">
        <w:t xml:space="preserve"> populations of</w:t>
      </w:r>
      <w:r w:rsidR="00F22AE1">
        <w:t xml:space="preserve"> both California sea</w:t>
      </w:r>
      <w:r w:rsidR="008C6C93">
        <w:t xml:space="preserve"> lions and Steller se</w:t>
      </w:r>
      <w:r w:rsidR="0011219E">
        <w:t>a lions</w:t>
      </w:r>
      <w:r w:rsidR="00F22AE1">
        <w:t xml:space="preserve"> </w:t>
      </w:r>
      <w:r w:rsidR="00AC12FD">
        <w:t>ex</w:t>
      </w:r>
      <w:r w:rsidR="00E365A3">
        <w:t>hibited</w:t>
      </w:r>
      <w:r w:rsidR="00AC12FD">
        <w:t xml:space="preserve"> high rates of growth in northern Washington</w:t>
      </w:r>
      <w:r w:rsidR="00A82ABE">
        <w:t xml:space="preserve">, </w:t>
      </w:r>
      <w:r w:rsidR="00BE591D">
        <w:t>suggesting</w:t>
      </w:r>
      <w:r w:rsidR="00A82ABE">
        <w:t xml:space="preserve"> that entanglement</w:t>
      </w:r>
      <w:r w:rsidR="00BE591D">
        <w:t>s</w:t>
      </w:r>
      <w:r w:rsidR="0011219E">
        <w:t xml:space="preserve"> did</w:t>
      </w:r>
      <w:r w:rsidR="00A82ABE">
        <w:t xml:space="preserve"> not meaningful</w:t>
      </w:r>
      <w:r w:rsidR="00BE591D">
        <w:t>ly</w:t>
      </w:r>
      <w:r w:rsidR="00A82ABE">
        <w:t xml:space="preserve"> </w:t>
      </w:r>
      <w:r w:rsidR="00BE591D">
        <w:t>affect</w:t>
      </w:r>
      <w:r w:rsidR="00A82ABE">
        <w:t xml:space="preserve"> the population dynamics of either species in this area. </w:t>
      </w:r>
    </w:p>
    <w:p w14:paraId="45B53638" w14:textId="0ED49685" w:rsidR="00B71EAA" w:rsidRDefault="00B71EAA" w:rsidP="00B55D73">
      <w:pPr>
        <w:spacing w:line="480" w:lineRule="auto"/>
      </w:pPr>
      <w:r>
        <w:t xml:space="preserve">In the stranding record for the Washington and Oregon coast only seven California and Steller sea lions were found dead with signs of entanglement from 2010-2018. However, the proportion of dead stranded animals that exhibit evidence of entanglement is similar to the proportion of live sea lions observed with signs of entanglement from survey effort. Since dead stranded animals are a subset of the mortality experienced by a population, it is logical that if entanglement was a significant cause of mortality, the proportion of </w:t>
      </w:r>
      <w:r w:rsidR="00E365A3">
        <w:t xml:space="preserve">dead </w:t>
      </w:r>
      <w:r>
        <w:t xml:space="preserve">individuals </w:t>
      </w:r>
      <w:r w:rsidR="00E365A3">
        <w:t xml:space="preserve">with evidence of entanglement </w:t>
      </w:r>
      <w:r>
        <w:t>would be greater than for the</w:t>
      </w:r>
      <w:r w:rsidR="00E365A3">
        <w:t xml:space="preserve"> live</w:t>
      </w:r>
      <w:r>
        <w:t xml:space="preserve"> population at large. </w:t>
      </w:r>
      <w:r w:rsidR="00811873">
        <w:t>That this wa</w:t>
      </w:r>
      <w:r>
        <w:t>s not true is an indicator that recorded</w:t>
      </w:r>
      <w:r w:rsidR="00811873">
        <w:t xml:space="preserve"> mortality due to entanglement wa</w:t>
      </w:r>
      <w:r>
        <w:t xml:space="preserve">s lower than expected. There are also </w:t>
      </w:r>
      <w:r w:rsidR="007059BF">
        <w:t xml:space="preserve">very </w:t>
      </w:r>
      <w:r>
        <w:t xml:space="preserve">few records of dead stranded animals with clear evidence of entanglement in the literature </w:t>
      </w:r>
      <w:r>
        <w:fldChar w:fldCharType="begin" w:fldLock="1"/>
      </w:r>
      <w:r w:rsidR="00DE06DD">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3","issued":{"date-parts":[["1980"]]},"page":"43-54","title":"No man is benign: The endangered monk seal","type":"article-journal","volume":"May"},"uris":["http://www.mendeley.com/documents/?uuid=8911f05b-565c-4b4e-b42f-d9da5e2e2150"]}],"mendeley":{"formattedCitation":"[20,24]","plainTextFormattedCitation":"[20,24]","previouslyFormattedCitation":"[20,24]"},"properties":{"noteIndex":0},"schema":"https://github.com/citation-style-language/schema/raw/master/csl-citation.json"}</w:instrText>
      </w:r>
      <w:r>
        <w:fldChar w:fldCharType="separate"/>
      </w:r>
      <w:r w:rsidR="00DE06DD" w:rsidRPr="00DE06DD">
        <w:rPr>
          <w:noProof/>
        </w:rPr>
        <w:t>[20,24]</w:t>
      </w:r>
      <w:r>
        <w:fldChar w:fldCharType="end"/>
      </w:r>
      <w:r>
        <w:t>. There are two possible explanations for the lack of recorded mortalities from entanglement. The first is that entanglement has a much smaller effect on the health of the affected animals than is assumed. There are a few records of animals shedding entangling materials, including an adult female Antarctic fur seal (</w:t>
      </w:r>
      <w:r>
        <w:rPr>
          <w:i/>
        </w:rPr>
        <w:t xml:space="preserve">Arctocephalus gazella) </w:t>
      </w:r>
      <w:r>
        <w:t xml:space="preserve">that removed a tied loop of rope </w:t>
      </w:r>
      <w:r>
        <w:fldChar w:fldCharType="begin" w:fldLock="1"/>
      </w:r>
      <w:r w:rsidR="00DE06DD">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mendeley":{"formattedCitation":"[25]","plainTextFormattedCitation":"[25]","previouslyFormattedCitation":"[25]"},"properties":{"noteIndex":0},"schema":"https://github.com/citation-style-language/schema/raw/master/csl-citation.json"}</w:instrText>
      </w:r>
      <w:r>
        <w:fldChar w:fldCharType="separate"/>
      </w:r>
      <w:r w:rsidR="00DE06DD" w:rsidRPr="00DE06DD">
        <w:rPr>
          <w:noProof/>
        </w:rPr>
        <w:t>[25]</w:t>
      </w:r>
      <w:r>
        <w:fldChar w:fldCharType="end"/>
      </w:r>
      <w:r>
        <w:t xml:space="preserve">, a female monk seal with nursing pup who freed herself from a tangle of monofilament and polypropylene line </w:t>
      </w:r>
      <w:r>
        <w:fldChar w:fldCharType="begin" w:fldLock="1"/>
      </w:r>
      <w:r w:rsidR="00DE06DD">
        <w:instrText>ADDIN CSL_CITATION {"citationItems":[{"id":"ITEM-1","itemData":{"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26]","plainTextFormattedCitation":"[26]","previouslyFormattedCitation":"[26]"},"properties":{"noteIndex":0},"schema":"https://github.com/citation-style-language/schema/raw/master/csl-citation.json"}</w:instrText>
      </w:r>
      <w:r>
        <w:fldChar w:fldCharType="separate"/>
      </w:r>
      <w:r w:rsidR="00DE06DD" w:rsidRPr="00DE06DD">
        <w:rPr>
          <w:noProof/>
        </w:rPr>
        <w:t>[26]</w:t>
      </w:r>
      <w:r>
        <w:fldChar w:fldCharType="end"/>
      </w:r>
      <w:r>
        <w:t xml:space="preserve">, a large territorial Steller bull who shed two salmon flashers (pers comm. Justin Jenniges), and multiple monk seals who seemed to entangle and disentangle </w:t>
      </w:r>
      <w:r>
        <w:lastRenderedPageBreak/>
        <w:t xml:space="preserve">themselves in beached netting </w:t>
      </w:r>
      <w:r>
        <w:fldChar w:fldCharType="begin" w:fldLock="1"/>
      </w:r>
      <w:r w:rsidR="00DE06DD">
        <w:instrText>ADDIN CSL_CITATION {"citationItems":[{"id":"ITEM-1","itemData":{"ISBN":"1111111111","author":[{"dropping-particle":"","family":"Kenyon","given":"Karl W.","non-dropping-particle":"","parse-names":false,"suffix":""}],"container-title":"Oceans","id":"ITEM-1","issue":"3","issued":{"date-parts":[["1980"]]},"page":"43-54","title":"No man is benign: The endangered monk seal","type":"article-journal","volume":"May"},"uris":["http://www.mendeley.com/documents/?uuid=8911f05b-565c-4b4e-b42f-d9da5e2e2150"]}],"mendeley":{"formattedCitation":"[24]","plainTextFormattedCitation":"[24]","previouslyFormattedCitation":"[24]"},"properties":{"noteIndex":0},"schema":"https://github.com/citation-style-language/schema/raw/master/csl-citation.json"}</w:instrText>
      </w:r>
      <w:r>
        <w:fldChar w:fldCharType="separate"/>
      </w:r>
      <w:r w:rsidR="00DE06DD" w:rsidRPr="00DE06DD">
        <w:rPr>
          <w:noProof/>
        </w:rPr>
        <w:t>[24]</w:t>
      </w:r>
      <w:r>
        <w:fldChar w:fldCharType="end"/>
      </w:r>
      <w:r>
        <w:t xml:space="preserve">. There is also a large proportion of animals in our entanglement record exhibiting entanglement-related scarring (21.5%), further indicating that entanglement is not always fatal. </w:t>
      </w:r>
      <w:r w:rsidRPr="001C63E4">
        <w:t>The</w:t>
      </w:r>
      <w:r>
        <w:t xml:space="preserve"> second possibility is that entangled animals are dying at sea or otherwise away from areas where they might be detected, and more dedicated survey efforts would be required to track the survivorship of entangled individuals. Likewise, animals entangled in derelict fishing gear are unlikely to be discovered until the gear is recovered, so the impact of these unrecorded entanglement mortalities is likely underestimated </w:t>
      </w:r>
      <w:r>
        <w:fldChar w:fldCharType="begin" w:fldLock="1"/>
      </w:r>
      <w:r w:rsidR="00DE06DD">
        <w:instrText>ADDIN CSL_CITATION {"citationItems":[{"id":"ITEM-1","itemData":{"DOI":"10.1016/j.marpolbul.2009.09.005","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 Published by Elsevier Ltd.","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d":{"date-parts":[["2010"]]},"page":"39-50","title":"Derelict fishing nets in Puget Sound and the Northwest Straits: Patterns and threats to marine fauna","type":"article-journal","volume":"60"},"uris":["http://www.mendeley.com/documents/?uuid=30f8d651-14bb-36f1-b6aa-f009fe3c179c"]}],"mendeley":{"formattedCitation":"[27]","plainTextFormattedCitation":"[27]","previouslyFormattedCitation":"[27]"},"properties":{"noteIndex":0},"schema":"https://github.com/citation-style-language/schema/raw/master/csl-citation.json"}</w:instrText>
      </w:r>
      <w:r>
        <w:fldChar w:fldCharType="separate"/>
      </w:r>
      <w:r w:rsidR="00DE06DD" w:rsidRPr="00DE06DD">
        <w:rPr>
          <w:noProof/>
        </w:rPr>
        <w:t>[27]</w:t>
      </w:r>
      <w:r>
        <w:fldChar w:fldCharType="end"/>
      </w:r>
      <w:r>
        <w:t xml:space="preserve">. Records of three entangled female California sea lions successfully weaning pups in Los Islotes, Baja California </w:t>
      </w:r>
      <w:r>
        <w:fldChar w:fldCharType="begin" w:fldLock="1"/>
      </w:r>
      <w:r w:rsidR="00DE06DD">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7]","plainTextFormattedCitation":"[17]","previouslyFormattedCitation":"[17]"},"properties":{"noteIndex":0},"schema":"https://github.com/citation-style-language/schema/raw/master/csl-citation.json"}</w:instrText>
      </w:r>
      <w:r>
        <w:fldChar w:fldCharType="separate"/>
      </w:r>
      <w:r w:rsidR="00AE2D30" w:rsidRPr="00AE2D30">
        <w:rPr>
          <w:noProof/>
        </w:rPr>
        <w:t>[17]</w:t>
      </w:r>
      <w:r>
        <w:fldChar w:fldCharType="end"/>
      </w:r>
      <w:r>
        <w:t xml:space="preserve"> further demonstrates that the impacts of entanglement on all aspects of pinniped population</w:t>
      </w:r>
      <w:r w:rsidR="0011219E">
        <w:t xml:space="preserve"> </w:t>
      </w:r>
      <w:r w:rsidR="00F5048E">
        <w:t>dynamics are poorly understood.</w:t>
      </w:r>
    </w:p>
    <w:p w14:paraId="221ED039" w14:textId="068DECF4" w:rsidR="007D2394" w:rsidRDefault="0011219E" w:rsidP="00B55D73">
      <w:pPr>
        <w:spacing w:line="480" w:lineRule="auto"/>
      </w:pPr>
      <w:r>
        <w:t>There are</w:t>
      </w:r>
      <w:r w:rsidR="007059BF">
        <w:t xml:space="preserve"> potential differences in the outcome of an entanglement depending on the entangling material. </w:t>
      </w:r>
      <w:r w:rsidR="00C779CA">
        <w:t>Packing bands were the most common entangling material</w:t>
      </w:r>
      <w:r w:rsidR="007059BF">
        <w:t xml:space="preserve"> </w:t>
      </w:r>
      <w:r w:rsidR="00B3127D">
        <w:t>in all study years for both species</w:t>
      </w:r>
      <w:r w:rsidR="007059BF">
        <w:t xml:space="preserve"> from live observations,</w:t>
      </w:r>
      <w:r w:rsidR="009D0B23">
        <w:t xml:space="preserve"> similar to what was seen in other </w:t>
      </w:r>
      <w:r w:rsidR="00163E6F">
        <w:t>studies</w:t>
      </w:r>
      <w:r w:rsidR="009D0B23">
        <w:t xml:space="preserve"> in the North Pacific </w:t>
      </w:r>
      <w:r w:rsidR="00971999">
        <w:fldChar w:fldCharType="begin" w:fldLock="1"/>
      </w:r>
      <w:r w:rsidR="00DE06DD">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9,21,28]","plainTextFormattedCitation":"[19,21,28]","previouslyFormattedCitation":"[19,21,28]"},"properties":{"noteIndex":0},"schema":"https://github.com/citation-style-language/schema/raw/master/csl-citation.json"}</w:instrText>
      </w:r>
      <w:r w:rsidR="00971999">
        <w:fldChar w:fldCharType="separate"/>
      </w:r>
      <w:r w:rsidR="00DE06DD" w:rsidRPr="00DE06DD">
        <w:rPr>
          <w:noProof/>
        </w:rPr>
        <w:t>[19,21,28]</w:t>
      </w:r>
      <w:r w:rsidR="00971999">
        <w:fldChar w:fldCharType="end"/>
      </w:r>
      <w:r w:rsidR="007059BF">
        <w:t>.</w:t>
      </w:r>
      <w:r w:rsidR="00893007">
        <w:t xml:space="preserve"> However, not a single sea lion stranded dead on the Washington or Oregon coast </w:t>
      </w:r>
      <w:r w:rsidR="00BD6141">
        <w:t xml:space="preserve">from 2010-2018 </w:t>
      </w:r>
      <w:r w:rsidR="00893007">
        <w:t xml:space="preserve">entangled in a packing band. This could indicate that sea lions are able to shed packing bands at a higher rate than other materials. Flashers, on the other hand, made up 25% of strandings where the entangling material was identifiable, a much higher proportion than what was seen in live observations, indicating that individuals with entanglements caused by a swallowed hook could have a higher mortality rate. </w:t>
      </w:r>
      <w:r w:rsidR="005828EE">
        <w:t xml:space="preserve">The presence of flasher entanglements only during May – September </w:t>
      </w:r>
      <w:r w:rsidR="00BD6141">
        <w:t>reinforces</w:t>
      </w:r>
      <w:r w:rsidR="005828EE">
        <w:t xml:space="preserve"> that </w:t>
      </w:r>
      <w:r w:rsidR="00E55723">
        <w:t>sea lions either quickly shed the gear or die. Most sea lions were in good body condition when observed, suggesting it is more</w:t>
      </w:r>
      <w:r w:rsidR="005828EE">
        <w:t xml:space="preserve"> likely </w:t>
      </w:r>
      <w:r w:rsidR="00E55723">
        <w:t xml:space="preserve">that they quickly shed the gear, though it is </w:t>
      </w:r>
      <w:r w:rsidR="0062058E">
        <w:t>likely</w:t>
      </w:r>
      <w:r w:rsidR="00E55723">
        <w:t xml:space="preserve"> that some animals retain the hook</w:t>
      </w:r>
      <w:r w:rsidR="005828EE">
        <w:t xml:space="preserve"> after </w:t>
      </w:r>
      <w:r w:rsidR="00E55723">
        <w:t xml:space="preserve">losing </w:t>
      </w:r>
      <w:r w:rsidR="005828EE">
        <w:t xml:space="preserve">the </w:t>
      </w:r>
      <w:r w:rsidR="00E55723">
        <w:t>visible flasher</w:t>
      </w:r>
      <w:r w:rsidR="005828EE">
        <w:t xml:space="preserve">. </w:t>
      </w:r>
      <w:r w:rsidR="00002652">
        <w:t xml:space="preserve">Three animals in the Oregon stranding record had hooks in their stomach and esophagus, but no external signs of entanglement. </w:t>
      </w:r>
      <w:r w:rsidR="009043C4">
        <w:t xml:space="preserve">One individual was found with </w:t>
      </w:r>
      <w:r w:rsidR="00BD6141">
        <w:t>a hook in the stomach and the attached</w:t>
      </w:r>
      <w:r w:rsidR="009043C4">
        <w:t xml:space="preserve"> flasher wedged in the esophagus, further demonstrating that animals impacted by </w:t>
      </w:r>
      <w:r w:rsidR="009043C4">
        <w:lastRenderedPageBreak/>
        <w:t>embedded hooks may have sustain</w:t>
      </w:r>
      <w:r w:rsidR="0059574F">
        <w:t>ed</w:t>
      </w:r>
      <w:r w:rsidR="009043C4">
        <w:t xml:space="preserve"> sever</w:t>
      </w:r>
      <w:r w:rsidR="000C1141">
        <w:t>e</w:t>
      </w:r>
      <w:r w:rsidR="009043C4">
        <w:t xml:space="preserve"> injuries without showing any observable evidence </w:t>
      </w:r>
      <w:r w:rsidR="00B60CF6">
        <w:t xml:space="preserve">of entanglement until necropsy. </w:t>
      </w:r>
    </w:p>
    <w:p w14:paraId="01B8D040" w14:textId="33C77C39" w:rsidR="0011219E" w:rsidRDefault="0011219E" w:rsidP="00B55D73">
      <w:pPr>
        <w:spacing w:line="480" w:lineRule="auto"/>
      </w:pPr>
      <w:r>
        <w:t xml:space="preserve">The age, size, and foraging experience of the sea lion may also impact the materials they become entangled in. The high proportion of entangled juveniles exhibiting flashers and rubber bands may be a function of their age: rubber bands may be too small to entangle a large adult male or female, and flasher entanglement </w:t>
      </w:r>
      <w:r w:rsidR="0059574F">
        <w:t>is</w:t>
      </w:r>
      <w:r>
        <w:t xml:space="preserve"> a </w:t>
      </w:r>
      <w:r w:rsidR="0059574F">
        <w:t>sign of risky foraging behaviors of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DE06DD">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29]","plainTextFormattedCitation":"[29]","previouslyFormattedCitation":"[29]"},"properties":{"noteIndex":0},"schema":"https://github.com/citation-style-language/schema/raw/master/csl-citation.json"}</w:instrText>
      </w:r>
      <w:r w:rsidR="00FD4BE7">
        <w:fldChar w:fldCharType="separate"/>
      </w:r>
      <w:r w:rsidR="00DE06DD" w:rsidRPr="00DE06DD">
        <w:rPr>
          <w:noProof/>
        </w:rPr>
        <w:t>[29]</w:t>
      </w:r>
      <w:r w:rsidR="00FD4BE7">
        <w:fldChar w:fldCharType="end"/>
      </w:r>
      <w:r w:rsidR="00FD4BE7">
        <w:t xml:space="preserve"> </w:t>
      </w:r>
      <w:r>
        <w:t>could have caused entanglements to bury deep into the flesh where they are not readily observed. The Washington and Oregon stranding record also contains a larger proportion of adult males stranded dead with signs of entanglement than adult females or juveniles, though the sample size is too small to be definitive.</w:t>
      </w:r>
    </w:p>
    <w:p w14:paraId="68E921B0" w14:textId="0EC70485" w:rsidR="00B71EAA" w:rsidRDefault="00BC48E8" w:rsidP="00B55D73">
      <w:pPr>
        <w:spacing w:line="480" w:lineRule="auto"/>
      </w:pPr>
      <w:r>
        <w:t xml:space="preserve">There is no clear annual trend in entanglement rates for either species, </w:t>
      </w:r>
      <w:r w:rsidR="0098202E">
        <w:t>though there are a few interesting</w:t>
      </w:r>
      <w:r>
        <w:t xml:space="preserve"> years worth noting. In 2014, California sea lions experienced elevated rates of entanglement, a larger proporti</w:t>
      </w:r>
      <w:r w:rsidR="001255AC">
        <w:t>on of which were caused by rope, and i</w:t>
      </w:r>
      <w:r>
        <w:t xml:space="preserve">n 2015, both species experienced elevated rates of entanglement (Figure 5). 2014 </w:t>
      </w:r>
      <w:r w:rsidR="005947C9">
        <w:t>- 2016</w:t>
      </w:r>
      <w:r>
        <w:t xml:space="preserve"> were also years of elevated large whale entanglements, raising the possibility that entanglements in sea lions and whales could be caused by similar conditions</w:t>
      </w:r>
      <w:r w:rsidR="00B170B8">
        <w:t xml:space="preserve"> </w:t>
      </w:r>
      <w:r w:rsidR="00B170B8">
        <w:fldChar w:fldCharType="begin" w:fldLock="1"/>
      </w:r>
      <w:r w:rsidR="00DE06DD">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8,30]","plainTextFormattedCitation":"[18,30]","previouslyFormattedCitation":"[18,30]"},"properties":{"noteIndex":0},"schema":"https://github.com/citation-style-language/schema/raw/master/csl-citation.json"}</w:instrText>
      </w:r>
      <w:r w:rsidR="00B170B8">
        <w:fldChar w:fldCharType="separate"/>
      </w:r>
      <w:r w:rsidR="00DE06DD" w:rsidRPr="00DE06DD">
        <w:rPr>
          <w:noProof/>
        </w:rPr>
        <w:t>[18,30]</w:t>
      </w:r>
      <w:r w:rsidR="00B170B8">
        <w:fldChar w:fldCharType="end"/>
      </w:r>
      <w:r>
        <w:t>.</w:t>
      </w:r>
      <w:r w:rsidR="007916D9">
        <w:t xml:space="preserve"> </w:t>
      </w:r>
      <w:r w:rsidR="00704F15">
        <w:t>Other studies have shown that warm anomaly ocean conditions, usually associated with an El Ni</w:t>
      </w:r>
      <w:r w:rsidR="00704F15" w:rsidRPr="002C7876">
        <w:t>ñ</w:t>
      </w:r>
      <w:r w:rsidR="00704F15">
        <w:t xml:space="preserve">o event, can cause changes to the distribution of marine debris, fishing effort, and pinniped prey items, all of which can impact rates of entanglement </w:t>
      </w:r>
      <w:r w:rsidR="00704F15">
        <w:fldChar w:fldCharType="begin" w:fldLock="1"/>
      </w:r>
      <w:r w:rsidR="00DE06DD">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5,16,31]","plainTextFormattedCitation":"[15,16,31]","previouslyFormattedCitation":"[15,16,31]"},"properties":{"noteIndex":0},"schema":"https://github.com/citation-style-language/schema/raw/master/csl-citation.json"}</w:instrText>
      </w:r>
      <w:r w:rsidR="00704F15">
        <w:fldChar w:fldCharType="separate"/>
      </w:r>
      <w:r w:rsidR="00DE06DD" w:rsidRPr="00DE06DD">
        <w:rPr>
          <w:noProof/>
        </w:rPr>
        <w:t>[15,16,31]</w:t>
      </w:r>
      <w:r w:rsidR="00704F15">
        <w:fldChar w:fldCharType="end"/>
      </w:r>
      <w:r w:rsidR="00704F15">
        <w:t xml:space="preserve">. </w:t>
      </w:r>
      <w:r w:rsidR="00C31E63">
        <w:t xml:space="preserve">In summer 2014, high sea surface temperatures associated </w:t>
      </w:r>
      <w:r w:rsidR="000B6A89">
        <w:t xml:space="preserve">with </w:t>
      </w:r>
      <w:r w:rsidR="00C31E63">
        <w:t xml:space="preserve">the warm anomaly referred to as “the Blob” reached the coast, causing the shortest upwelling season for the northern California Current on record </w:t>
      </w:r>
      <w:r w:rsidR="00C31E63">
        <w:fldChar w:fldCharType="begin" w:fldLock="1"/>
      </w:r>
      <w:r w:rsidR="00DE06DD">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32]","plainTextFormattedCitation":"[32]","previouslyFormattedCitation":"[32]"},"properties":{"noteIndex":0},"schema":"https://github.com/citation-style-language/schema/raw/master/csl-citation.json"}</w:instrText>
      </w:r>
      <w:r w:rsidR="00C31E63">
        <w:fldChar w:fldCharType="separate"/>
      </w:r>
      <w:r w:rsidR="00DE06DD" w:rsidRPr="00DE06DD">
        <w:rPr>
          <w:noProof/>
        </w:rPr>
        <w:t>[32]</w:t>
      </w:r>
      <w:r w:rsidR="00C31E63">
        <w:fldChar w:fldCharType="end"/>
      </w:r>
      <w:r w:rsidR="00E475C6">
        <w:t xml:space="preserve">, the impacts of which were seen well into 2016 </w:t>
      </w:r>
      <w:r w:rsidR="00E475C6">
        <w:fldChar w:fldCharType="begin" w:fldLock="1"/>
      </w:r>
      <w:r w:rsidR="00DE06DD">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33]","plainTextFormattedCitation":"[33]","previouslyFormattedCitation":"[33]"},"properties":{"noteIndex":0},"schema":"https://github.com/citation-style-language/schema/raw/master/csl-citation.json"}</w:instrText>
      </w:r>
      <w:r w:rsidR="00E475C6">
        <w:fldChar w:fldCharType="separate"/>
      </w:r>
      <w:r w:rsidR="00DE06DD" w:rsidRPr="00DE06DD">
        <w:rPr>
          <w:noProof/>
        </w:rPr>
        <w:t>[33]</w:t>
      </w:r>
      <w:r w:rsidR="00E475C6">
        <w:fldChar w:fldCharType="end"/>
      </w:r>
      <w:r w:rsidR="004847D0">
        <w:t xml:space="preserve">. </w:t>
      </w:r>
      <w:r w:rsidR="00B170B8">
        <w:t>It is possible that these anomalous ocean conditions chang</w:t>
      </w:r>
      <w:r w:rsidR="006D54B2">
        <w:t xml:space="preserve">ed the distribution of </w:t>
      </w:r>
      <w:r w:rsidR="006D54B2">
        <w:lastRenderedPageBreak/>
        <w:t>fishing effort</w:t>
      </w:r>
      <w:r w:rsidR="00B170B8">
        <w:t xml:space="preserve"> and prey items important to whales and pinnipeds, contributing to the high levels of e</w:t>
      </w:r>
      <w:r w:rsidR="0062058E">
        <w:t>ntanglement seen for both taxa</w:t>
      </w:r>
      <w:r w:rsidR="00B170B8">
        <w:t>.</w:t>
      </w:r>
    </w:p>
    <w:p w14:paraId="4C29D164" w14:textId="7A86A14C" w:rsidR="004B1CC7" w:rsidRDefault="004B1CC7" w:rsidP="00B55D73">
      <w:pPr>
        <w:spacing w:line="480" w:lineRule="auto"/>
      </w:pPr>
      <w:r>
        <w:t xml:space="preserve">While entanglement may not 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commentRangeStart w:id="21"/>
      <w:commentRangeStart w:id="22"/>
      <w:r w:rsidR="00704F15">
        <w:t xml:space="preserve">except for animals collared by penguin skins </w:t>
      </w:r>
      <w:r w:rsidR="00704F15">
        <w:fldChar w:fldCharType="begin" w:fldLock="1"/>
      </w:r>
      <w:r w:rsidR="00DE06DD">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9","issued":{"date-parts":[["2006"]]},"page":"1077-1080","title":"Entanglement of Antarctic fur seals at Bouvetøya, Southern Ocean","type":"article-journal","volume":"52"},"uris":["http://www.mendeley.com/documents/?uuid=2a40e1c3-f1d1-49a4-9c29-c0c8b86457c6"]}],"mendeley":{"formattedCitation":"[25,34]","plainTextFormattedCitation":"[25,34]","previouslyFormattedCitation":"[25,34]"},"properties":{"noteIndex":0},"schema":"https://github.com/citation-style-language/schema/raw/master/csl-citation.json"}</w:instrText>
      </w:r>
      <w:r w:rsidR="00704F15">
        <w:fldChar w:fldCharType="separate"/>
      </w:r>
      <w:r w:rsidR="00DE06DD" w:rsidRPr="00DE06DD">
        <w:rPr>
          <w:noProof/>
        </w:rPr>
        <w:t>[25,34]</w:t>
      </w:r>
      <w:r w:rsidR="00704F15">
        <w:fldChar w:fldCharType="end"/>
      </w:r>
      <w:r w:rsidR="00704F15">
        <w:t>)</w:t>
      </w:r>
      <w:r w:rsidR="00233340">
        <w:t>.</w:t>
      </w:r>
      <w:r w:rsidR="00336797">
        <w:t xml:space="preserve"> </w:t>
      </w:r>
      <w:commentRangeEnd w:id="21"/>
      <w:r w:rsidR="004855EC">
        <w:rPr>
          <w:rStyle w:val="CommentReference"/>
        </w:rPr>
        <w:commentReference w:id="21"/>
      </w:r>
      <w:commentRangeEnd w:id="22"/>
      <w:r w:rsidR="00F5048E">
        <w:rPr>
          <w:rStyle w:val="CommentReference"/>
        </w:rPr>
        <w:commentReference w:id="22"/>
      </w:r>
      <w:r w:rsidR="00336797">
        <w:t xml:space="preserve">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Kaikoura, New Zealand</w:t>
      </w:r>
      <w:r w:rsidR="001A0C32">
        <w:t xml:space="preserve"> </w:t>
      </w:r>
      <w:r w:rsidR="00A77012">
        <w:t>and</w:t>
      </w:r>
      <w:r w:rsidR="00D76820">
        <w:t xml:space="preserve"> South Georgia, </w:t>
      </w:r>
      <w:r w:rsidR="001A0C32">
        <w:t xml:space="preserve">campaigns to encourage fishermen to cut packing bands before disposal led to declines in packing band entanglements </w:t>
      </w:r>
      <w:r w:rsidR="001A0C32">
        <w:fldChar w:fldCharType="begin" w:fldLock="1"/>
      </w:r>
      <w:r w:rsidR="00DE06DD">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7,35]","plainTextFormattedCitation":"[17,35]","previouslyFormattedCitation":"[17,35]"},"properties":{"noteIndex":0},"schema":"https://github.com/citation-style-language/schema/raw/master/csl-citation.json"}</w:instrText>
      </w:r>
      <w:r w:rsidR="001A0C32">
        <w:fldChar w:fldCharType="separate"/>
      </w:r>
      <w:r w:rsidR="00DE06DD" w:rsidRPr="00DE06DD">
        <w:rPr>
          <w:noProof/>
        </w:rPr>
        <w:t>[17,35]</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DE06DD">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DE06DD" w:rsidRPr="00DE06DD">
        <w:rPr>
          <w:noProof/>
        </w:rPr>
        <w:t>[36]</w:t>
      </w:r>
      <w:r w:rsidR="0008202E">
        <w:fldChar w:fldCharType="end"/>
      </w:r>
      <w:r w:rsidR="0008202E">
        <w:t xml:space="preserve">. </w:t>
      </w:r>
      <w:r w:rsidR="00B64C98">
        <w:t xml:space="preserve">Page et al. 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291BBB">
        <w:t>Page et al. also commented on the ineffectiveness of redesigned materials meant to prevent entanglement risk, such as biodegradable packing bands, without mandating the use of those products.</w:t>
      </w:r>
      <w:r w:rsidR="00235F62">
        <w:t xml:space="preserve"> Similarly, while deterrents exist or are in development for various types of gear that could prevent animals from interacting with actively fished gear </w:t>
      </w:r>
      <w:r w:rsidR="00235F62">
        <w:fldChar w:fldCharType="begin" w:fldLock="1"/>
      </w:r>
      <w:r w:rsidR="00DE06DD">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37,38]","plainTextFormattedCitation":"[37,38]","previouslyFormattedCitation":"[37,38]"},"properties":{"noteIndex":0},"schema":"https://github.com/citation-style-language/schema/raw/master/csl-citation.json"}</w:instrText>
      </w:r>
      <w:r w:rsidR="00235F62">
        <w:fldChar w:fldCharType="separate"/>
      </w:r>
      <w:r w:rsidR="00DE06DD" w:rsidRPr="00DE06DD">
        <w:rPr>
          <w:noProof/>
        </w:rPr>
        <w:t>[37,38]</w:t>
      </w:r>
      <w:r w:rsidR="00235F62">
        <w:fldChar w:fldCharType="end"/>
      </w:r>
      <w:r w:rsidR="00235F62">
        <w:t xml:space="preserve">, it can be a challenge to find a solution that </w:t>
      </w:r>
      <w:r w:rsidR="003B393B">
        <w:t>balances</w:t>
      </w:r>
      <w:r w:rsidR="005940B1">
        <w:t xml:space="preserve"> effectiveness with potential harm to the ecosystem </w:t>
      </w:r>
      <w:r w:rsidR="005940B1">
        <w:fldChar w:fldCharType="begin" w:fldLock="1"/>
      </w:r>
      <w:r w:rsidR="00DE06DD">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DE06DD">
        <w:rPr>
          <w:rFonts w:ascii="Cambria Math" w:hAnsi="Cambria Math" w:cs="Cambria Math"/>
        </w:rPr>
        <w:instrText>∼</w:instrText>
      </w:r>
      <w:r w:rsidR="00DE06DD">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DE06DD">
        <w:rPr>
          <w:rFonts w:ascii="Cambria Math" w:hAnsi="Cambria Math" w:cs="Cambria Math"/>
        </w:rPr>
        <w:instrText>∼</w:instrText>
      </w:r>
      <w:r w:rsidR="00DE06DD">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39–41]","plainTextFormattedCitation":"[39–41]","previouslyFormattedCitation":"[39–41]"},"properties":{"noteIndex":0},"schema":"https://github.com/citation-style-language/schema/raw/master/csl-citation.json"}</w:instrText>
      </w:r>
      <w:r w:rsidR="005940B1">
        <w:fldChar w:fldCharType="separate"/>
      </w:r>
      <w:r w:rsidR="00DE06DD" w:rsidRPr="00DE06DD">
        <w:rPr>
          <w:noProof/>
        </w:rPr>
        <w:t>[39–41]</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FD4BE7">
        <w:t xml:space="preserve">welfare of </w:t>
      </w:r>
      <w:r w:rsidR="0077085D">
        <w:t>local pinniped species.</w:t>
      </w:r>
    </w:p>
    <w:p w14:paraId="4F2266EB" w14:textId="6BCA9079" w:rsidR="003D7FB6" w:rsidRDefault="00A329FF" w:rsidP="00B55D73">
      <w:pPr>
        <w:pStyle w:val="Caption"/>
        <w:keepNext/>
        <w:spacing w:line="480" w:lineRule="auto"/>
      </w:pPr>
      <w:r>
        <w:lastRenderedPageBreak/>
        <w:t>S1</w:t>
      </w:r>
      <w:r w:rsidR="00A83089">
        <w:t xml:space="preserve"> </w:t>
      </w:r>
      <w:r w:rsidR="003D7FB6">
        <w:t xml:space="preserve">Table: </w:t>
      </w:r>
      <w:r w:rsidR="001F7551">
        <w:t>Pinniped e</w:t>
      </w:r>
      <w:r w:rsidR="003D7FB6">
        <w:t>ntanglement rates in the published literature</w:t>
      </w:r>
      <w:r w:rsidR="005718EB">
        <w:t xml:space="preserve"> in ascending </w:t>
      </w:r>
      <w:commentRangeStart w:id="23"/>
      <w:commentRangeStart w:id="24"/>
      <w:r w:rsidR="005718EB">
        <w:t>order</w:t>
      </w:r>
      <w:commentRangeEnd w:id="23"/>
      <w:r w:rsidR="004855EC">
        <w:rPr>
          <w:rStyle w:val="CommentReference"/>
          <w:i w:val="0"/>
          <w:iCs w:val="0"/>
          <w:color w:val="auto"/>
        </w:rPr>
        <w:commentReference w:id="23"/>
      </w:r>
      <w:commentRangeEnd w:id="24"/>
      <w:r w:rsidR="00A83089">
        <w:rPr>
          <w:rStyle w:val="CommentReference"/>
          <w:i w:val="0"/>
          <w:iCs w:val="0"/>
          <w:color w:val="auto"/>
        </w:rPr>
        <w:commentReference w:id="24"/>
      </w:r>
    </w:p>
    <w:tbl>
      <w:tblPr>
        <w:tblStyle w:val="PlainTable2"/>
        <w:tblW w:w="0" w:type="auto"/>
        <w:tblLook w:val="04A0" w:firstRow="1" w:lastRow="0" w:firstColumn="1" w:lastColumn="0" w:noHBand="0" w:noVBand="1"/>
      </w:tblPr>
      <w:tblGrid>
        <w:gridCol w:w="805"/>
        <w:gridCol w:w="1844"/>
        <w:gridCol w:w="1647"/>
        <w:gridCol w:w="1154"/>
        <w:gridCol w:w="927"/>
        <w:gridCol w:w="2168"/>
        <w:gridCol w:w="805"/>
      </w:tblGrid>
      <w:tr w:rsidR="007A1F02" w:rsidRPr="005718EB" w14:paraId="49D897B1" w14:textId="77777777" w:rsidTr="005718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1EC5CC8D" w14:textId="77777777" w:rsidR="007A01E8" w:rsidRPr="005718EB" w:rsidRDefault="007A01E8" w:rsidP="00B55D73">
            <w:pPr>
              <w:spacing w:line="480" w:lineRule="auto"/>
              <w:rPr>
                <w:rFonts w:cstheme="minorHAnsi"/>
                <w:sz w:val="20"/>
                <w:szCs w:val="20"/>
              </w:rPr>
            </w:pPr>
            <w:r w:rsidRPr="005718EB">
              <w:rPr>
                <w:rFonts w:cstheme="minorHAnsi"/>
                <w:sz w:val="20"/>
                <w:szCs w:val="20"/>
              </w:rPr>
              <w:t>Year</w:t>
            </w:r>
          </w:p>
        </w:tc>
        <w:tc>
          <w:tcPr>
            <w:tcW w:w="1844" w:type="dxa"/>
            <w:noWrap/>
            <w:hideMark/>
          </w:tcPr>
          <w:p w14:paraId="2544FF3D" w14:textId="53927DF0" w:rsidR="007A01E8" w:rsidRPr="005718EB" w:rsidRDefault="007A1F02" w:rsidP="00B55D7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1647" w:type="dxa"/>
            <w:noWrap/>
            <w:hideMark/>
          </w:tcPr>
          <w:p w14:paraId="63007B9C" w14:textId="77777777" w:rsidR="007A01E8" w:rsidRPr="005718EB" w:rsidRDefault="007A01E8" w:rsidP="00B55D7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154" w:type="dxa"/>
            <w:noWrap/>
            <w:hideMark/>
          </w:tcPr>
          <w:p w14:paraId="2492EF35" w14:textId="77777777" w:rsidR="007A01E8" w:rsidRPr="005718EB" w:rsidRDefault="007A01E8" w:rsidP="00B55D7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927" w:type="dxa"/>
            <w:noWrap/>
            <w:hideMark/>
          </w:tcPr>
          <w:p w14:paraId="33EF8E6F" w14:textId="77777777" w:rsidR="007A01E8" w:rsidRPr="005718EB" w:rsidRDefault="007A01E8" w:rsidP="00B55D7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2168" w:type="dxa"/>
            <w:noWrap/>
            <w:hideMark/>
          </w:tcPr>
          <w:p w14:paraId="08380B6C" w14:textId="1A37E64F" w:rsidR="007A01E8" w:rsidRPr="005718EB" w:rsidRDefault="00C00DAF" w:rsidP="00B55D7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 xml:space="preserve">Dominant </w:t>
            </w:r>
            <w:r w:rsidR="007A01E8" w:rsidRPr="005718EB">
              <w:rPr>
                <w:rFonts w:cstheme="minorHAnsi"/>
                <w:sz w:val="20"/>
                <w:szCs w:val="20"/>
              </w:rPr>
              <w:t>material</w:t>
            </w:r>
          </w:p>
        </w:tc>
        <w:tc>
          <w:tcPr>
            <w:tcW w:w="805" w:type="dxa"/>
            <w:noWrap/>
            <w:hideMark/>
          </w:tcPr>
          <w:p w14:paraId="691AF291" w14:textId="77777777" w:rsidR="007A01E8" w:rsidRPr="005718EB" w:rsidRDefault="007A01E8" w:rsidP="00B55D7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p>
        </w:tc>
      </w:tr>
      <w:tr w:rsidR="007A1F02" w:rsidRPr="007A1F02" w14:paraId="7BC35182"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1540342D"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9</w:t>
            </w:r>
          </w:p>
        </w:tc>
        <w:tc>
          <w:tcPr>
            <w:tcW w:w="1844" w:type="dxa"/>
            <w:noWrap/>
            <w:hideMark/>
          </w:tcPr>
          <w:p w14:paraId="5B1E51C7" w14:textId="30C4E268"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3534184F"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2A95607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3FA1D5C6"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3E92D709" w14:textId="6BAB1597" w:rsidR="007A01E8" w:rsidRPr="007A1F02" w:rsidRDefault="00A011AE"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805" w:type="dxa"/>
            <w:noWrap/>
            <w:hideMark/>
          </w:tcPr>
          <w:p w14:paraId="22504066" w14:textId="7187DD23"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w:t>
            </w:r>
            <w:r w:rsidR="001618C1">
              <w:rPr>
                <w:rFonts w:cstheme="minorHAnsi"/>
                <w:sz w:val="20"/>
                <w:szCs w:val="20"/>
              </w:rPr>
              <w:t>*</w:t>
            </w:r>
          </w:p>
        </w:tc>
      </w:tr>
      <w:tr w:rsidR="007A1F02" w:rsidRPr="007A1F02" w14:paraId="61935F64"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1EC2A21F"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3</w:t>
            </w:r>
          </w:p>
        </w:tc>
        <w:tc>
          <w:tcPr>
            <w:tcW w:w="1844" w:type="dxa"/>
            <w:noWrap/>
            <w:hideMark/>
          </w:tcPr>
          <w:p w14:paraId="2BD23BCE" w14:textId="61CE347E"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1]</w:t>
            </w:r>
            <w:r w:rsidRPr="007A1F02">
              <w:rPr>
                <w:rFonts w:cstheme="minorHAnsi"/>
                <w:sz w:val="20"/>
                <w:szCs w:val="20"/>
              </w:rPr>
              <w:fldChar w:fldCharType="end"/>
            </w:r>
          </w:p>
        </w:tc>
        <w:tc>
          <w:tcPr>
            <w:tcW w:w="1647" w:type="dxa"/>
            <w:noWrap/>
            <w:hideMark/>
          </w:tcPr>
          <w:p w14:paraId="3B4D1EAF"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154" w:type="dxa"/>
            <w:noWrap/>
            <w:hideMark/>
          </w:tcPr>
          <w:p w14:paraId="189EF90B"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25C4C9D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097F91A7" w14:textId="04606D9D" w:rsidR="007A01E8" w:rsidRPr="007A1F02" w:rsidRDefault="00A011AE"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805" w:type="dxa"/>
            <w:noWrap/>
            <w:hideMark/>
          </w:tcPr>
          <w:p w14:paraId="7E0359A7"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3</w:t>
            </w:r>
          </w:p>
        </w:tc>
      </w:tr>
      <w:tr w:rsidR="007A1F02" w:rsidRPr="007A1F02" w14:paraId="712DC042"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6DBF65C1"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3</w:t>
            </w:r>
          </w:p>
        </w:tc>
        <w:tc>
          <w:tcPr>
            <w:tcW w:w="1844" w:type="dxa"/>
            <w:noWrap/>
            <w:hideMark/>
          </w:tcPr>
          <w:p w14:paraId="62AF8290" w14:textId="1C89779B" w:rsidR="007A01E8" w:rsidRPr="007A1F02" w:rsidRDefault="00C00DAF"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2]</w:t>
            </w:r>
            <w:r w:rsidRPr="007A1F02">
              <w:rPr>
                <w:rFonts w:cstheme="minorHAnsi"/>
                <w:sz w:val="20"/>
                <w:szCs w:val="20"/>
              </w:rPr>
              <w:fldChar w:fldCharType="end"/>
            </w:r>
          </w:p>
        </w:tc>
        <w:tc>
          <w:tcPr>
            <w:tcW w:w="1647" w:type="dxa"/>
            <w:noWrap/>
            <w:hideMark/>
          </w:tcPr>
          <w:p w14:paraId="0230CC6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154" w:type="dxa"/>
            <w:noWrap/>
            <w:hideMark/>
          </w:tcPr>
          <w:p w14:paraId="251EF34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2F669194"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0CEBB582" w14:textId="51CFF408" w:rsidR="007A01E8" w:rsidRPr="007A1F02" w:rsidRDefault="00A011AE"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805" w:type="dxa"/>
            <w:noWrap/>
            <w:hideMark/>
          </w:tcPr>
          <w:p w14:paraId="499EEE6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4</w:t>
            </w:r>
          </w:p>
        </w:tc>
      </w:tr>
      <w:tr w:rsidR="007A1F02" w:rsidRPr="007A1F02" w14:paraId="3811F1C4"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03359D11"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9</w:t>
            </w:r>
          </w:p>
        </w:tc>
        <w:tc>
          <w:tcPr>
            <w:tcW w:w="1844" w:type="dxa"/>
            <w:noWrap/>
            <w:hideMark/>
          </w:tcPr>
          <w:p w14:paraId="3AD736AB" w14:textId="4CFE0DEA"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9","issued":{"date-parts":[["2006"]]},"page":"1077-1080","title":"Entanglement of Antarctic fur seals at Bouvetøya, Southern Ocean","type":"article-journal","volume":"52"},"uris":["http://www.mendeley.com/documents/?uuid=2a40e1c3-f1d1-49a4-9c29-c0c8b86457c6"]}],"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4]</w:t>
            </w:r>
            <w:r w:rsidRPr="007A1F02">
              <w:rPr>
                <w:rFonts w:cstheme="minorHAnsi"/>
                <w:sz w:val="20"/>
                <w:szCs w:val="20"/>
              </w:rPr>
              <w:fldChar w:fldCharType="end"/>
            </w:r>
          </w:p>
        </w:tc>
        <w:tc>
          <w:tcPr>
            <w:tcW w:w="1647" w:type="dxa"/>
            <w:noWrap/>
            <w:hideMark/>
          </w:tcPr>
          <w:p w14:paraId="6D591F61"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154" w:type="dxa"/>
            <w:noWrap/>
            <w:hideMark/>
          </w:tcPr>
          <w:p w14:paraId="0F15B43E"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ntarctica</w:t>
            </w:r>
          </w:p>
        </w:tc>
        <w:tc>
          <w:tcPr>
            <w:tcW w:w="927" w:type="dxa"/>
            <w:noWrap/>
            <w:hideMark/>
          </w:tcPr>
          <w:p w14:paraId="4EB0667F"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2168" w:type="dxa"/>
            <w:noWrap/>
            <w:hideMark/>
          </w:tcPr>
          <w:p w14:paraId="6058E3E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4D2C5050" w14:textId="328C0F58" w:rsidR="007A01E8" w:rsidRPr="007A1F02" w:rsidRDefault="007C718F"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007A01E8" w:rsidRPr="007A1F02">
              <w:rPr>
                <w:rFonts w:cstheme="minorHAnsi"/>
                <w:sz w:val="20"/>
                <w:szCs w:val="20"/>
              </w:rPr>
              <w:t>0.059</w:t>
            </w:r>
          </w:p>
        </w:tc>
      </w:tr>
      <w:tr w:rsidR="007A1F02" w:rsidRPr="007A1F02" w14:paraId="580D0C76"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2374CAD7"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5</w:t>
            </w:r>
          </w:p>
        </w:tc>
        <w:tc>
          <w:tcPr>
            <w:tcW w:w="1844" w:type="dxa"/>
            <w:noWrap/>
            <w:hideMark/>
          </w:tcPr>
          <w:p w14:paraId="52965D64" w14:textId="7EFC30E0"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43]","plainTextFormattedCitation":"[43]","previouslyFormattedCitation":"[43]"},"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3]</w:t>
            </w:r>
            <w:r w:rsidRPr="007A1F02">
              <w:rPr>
                <w:rFonts w:cstheme="minorHAnsi"/>
                <w:sz w:val="20"/>
                <w:szCs w:val="20"/>
              </w:rPr>
              <w:fldChar w:fldCharType="end"/>
            </w:r>
          </w:p>
        </w:tc>
        <w:tc>
          <w:tcPr>
            <w:tcW w:w="1647" w:type="dxa"/>
            <w:noWrap/>
            <w:hideMark/>
          </w:tcPr>
          <w:p w14:paraId="6D89A38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Hawaiian Islands</w:t>
            </w:r>
          </w:p>
        </w:tc>
        <w:tc>
          <w:tcPr>
            <w:tcW w:w="1154" w:type="dxa"/>
            <w:noWrap/>
            <w:hideMark/>
          </w:tcPr>
          <w:p w14:paraId="5452BECB"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927" w:type="dxa"/>
            <w:noWrap/>
            <w:hideMark/>
          </w:tcPr>
          <w:p w14:paraId="056E424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2168" w:type="dxa"/>
            <w:noWrap/>
            <w:hideMark/>
          </w:tcPr>
          <w:p w14:paraId="71F21B3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700A5934"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6</w:t>
            </w:r>
          </w:p>
        </w:tc>
      </w:tr>
      <w:tr w:rsidR="007A1F02" w:rsidRPr="007A1F02" w14:paraId="544D51D1"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07A3EC5A"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5</w:t>
            </w:r>
          </w:p>
        </w:tc>
        <w:tc>
          <w:tcPr>
            <w:tcW w:w="1844" w:type="dxa"/>
            <w:noWrap/>
            <w:hideMark/>
          </w:tcPr>
          <w:p w14:paraId="36AEF83C" w14:textId="6F1FC883"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3]","plainTextFormattedCitation":"[23]","previouslyFormattedCitation":"[23]"},"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23]</w:t>
            </w:r>
            <w:r w:rsidRPr="007A1F02">
              <w:rPr>
                <w:rFonts w:cstheme="minorHAnsi"/>
                <w:sz w:val="20"/>
                <w:szCs w:val="20"/>
              </w:rPr>
              <w:fldChar w:fldCharType="end"/>
            </w:r>
          </w:p>
        </w:tc>
        <w:tc>
          <w:tcPr>
            <w:tcW w:w="1647" w:type="dxa"/>
            <w:noWrap/>
            <w:hideMark/>
          </w:tcPr>
          <w:p w14:paraId="7175F0D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154" w:type="dxa"/>
            <w:noWrap/>
            <w:hideMark/>
          </w:tcPr>
          <w:p w14:paraId="54A50FD1"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5B5CA941"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2168" w:type="dxa"/>
            <w:noWrap/>
            <w:hideMark/>
          </w:tcPr>
          <w:p w14:paraId="0CD604C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0981D17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7</w:t>
            </w:r>
          </w:p>
        </w:tc>
      </w:tr>
      <w:tr w:rsidR="007A1F02" w:rsidRPr="007A1F02" w14:paraId="0F2D8A2D"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35489060"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78</w:t>
            </w:r>
          </w:p>
        </w:tc>
        <w:tc>
          <w:tcPr>
            <w:tcW w:w="1844" w:type="dxa"/>
            <w:noWrap/>
            <w:hideMark/>
          </w:tcPr>
          <w:p w14:paraId="3BD7775C" w14:textId="0F408B11"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44]","plainTextFormattedCitation":"[44]","previouslyFormattedCitation":"[44]"},"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4]</w:t>
            </w:r>
            <w:r w:rsidRPr="007A1F02">
              <w:rPr>
                <w:rFonts w:cstheme="minorHAnsi"/>
                <w:sz w:val="20"/>
                <w:szCs w:val="20"/>
              </w:rPr>
              <w:fldChar w:fldCharType="end"/>
            </w:r>
          </w:p>
        </w:tc>
        <w:tc>
          <w:tcPr>
            <w:tcW w:w="1647" w:type="dxa"/>
            <w:noWrap/>
            <w:hideMark/>
          </w:tcPr>
          <w:p w14:paraId="540ADF02"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 general area</w:t>
            </w:r>
          </w:p>
        </w:tc>
        <w:tc>
          <w:tcPr>
            <w:tcW w:w="1154" w:type="dxa"/>
            <w:noWrap/>
            <w:hideMark/>
          </w:tcPr>
          <w:p w14:paraId="401A40B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927" w:type="dxa"/>
            <w:noWrap/>
            <w:hideMark/>
          </w:tcPr>
          <w:p w14:paraId="4A31A96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2168" w:type="dxa"/>
            <w:noWrap/>
            <w:hideMark/>
          </w:tcPr>
          <w:p w14:paraId="6E3C0CEF" w14:textId="3C28CBD7" w:rsidR="007A01E8" w:rsidRPr="007A1F02" w:rsidRDefault="00A011AE"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805" w:type="dxa"/>
            <w:noWrap/>
            <w:hideMark/>
          </w:tcPr>
          <w:p w14:paraId="10C92217"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1</w:t>
            </w:r>
          </w:p>
        </w:tc>
      </w:tr>
      <w:tr w:rsidR="007A1F02" w:rsidRPr="007A1F02" w14:paraId="3BA4C17B"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611A8E34"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3</w:t>
            </w:r>
          </w:p>
        </w:tc>
        <w:tc>
          <w:tcPr>
            <w:tcW w:w="1844" w:type="dxa"/>
            <w:noWrap/>
            <w:hideMark/>
          </w:tcPr>
          <w:p w14:paraId="52CE4106" w14:textId="256B415C"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45]","plainTextFormattedCitation":"[45]","previouslyFormattedCitation":"[45]"},"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5]</w:t>
            </w:r>
            <w:r w:rsidRPr="007A1F02">
              <w:rPr>
                <w:rFonts w:cstheme="minorHAnsi"/>
                <w:sz w:val="20"/>
                <w:szCs w:val="20"/>
              </w:rPr>
              <w:fldChar w:fldCharType="end"/>
            </w:r>
          </w:p>
        </w:tc>
        <w:tc>
          <w:tcPr>
            <w:tcW w:w="1647" w:type="dxa"/>
            <w:noWrap/>
            <w:hideMark/>
          </w:tcPr>
          <w:p w14:paraId="4DA15EBE"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154" w:type="dxa"/>
            <w:noWrap/>
            <w:hideMark/>
          </w:tcPr>
          <w:p w14:paraId="42BC778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5341CA4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2168" w:type="dxa"/>
            <w:noWrap/>
            <w:hideMark/>
          </w:tcPr>
          <w:p w14:paraId="1DFA295D"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21119C4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5</w:t>
            </w:r>
          </w:p>
        </w:tc>
      </w:tr>
      <w:tr w:rsidR="007A1F02" w:rsidRPr="007A1F02" w14:paraId="1AF4E854"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3A9F7149"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6</w:t>
            </w:r>
          </w:p>
        </w:tc>
        <w:tc>
          <w:tcPr>
            <w:tcW w:w="1844" w:type="dxa"/>
            <w:noWrap/>
            <w:hideMark/>
          </w:tcPr>
          <w:p w14:paraId="11C9E30D" w14:textId="7D8C4BBF"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28]</w:t>
            </w:r>
            <w:r w:rsidRPr="007A1F02">
              <w:rPr>
                <w:rFonts w:cstheme="minorHAnsi"/>
                <w:sz w:val="20"/>
                <w:szCs w:val="20"/>
              </w:rPr>
              <w:fldChar w:fldCharType="end"/>
            </w:r>
          </w:p>
        </w:tc>
        <w:tc>
          <w:tcPr>
            <w:tcW w:w="1647" w:type="dxa"/>
            <w:noWrap/>
            <w:hideMark/>
          </w:tcPr>
          <w:p w14:paraId="091821E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154" w:type="dxa"/>
            <w:noWrap/>
            <w:hideMark/>
          </w:tcPr>
          <w:p w14:paraId="7DDA170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32B3300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1F46625F"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6A38AA94"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7</w:t>
            </w:r>
          </w:p>
        </w:tc>
      </w:tr>
      <w:tr w:rsidR="007A1F02" w:rsidRPr="007A1F02" w14:paraId="4CC63FE2"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40819BF5"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3</w:t>
            </w:r>
          </w:p>
        </w:tc>
        <w:tc>
          <w:tcPr>
            <w:tcW w:w="1844" w:type="dxa"/>
            <w:noWrap/>
            <w:hideMark/>
          </w:tcPr>
          <w:p w14:paraId="4748DDBF" w14:textId="70A5563E"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516FB6C3"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45C33087"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6C29952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124B67B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71D67EAA"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p>
        </w:tc>
      </w:tr>
      <w:tr w:rsidR="007A1F02" w:rsidRPr="007A1F02" w14:paraId="11C58800"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6C8DB251"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5</w:t>
            </w:r>
          </w:p>
        </w:tc>
        <w:tc>
          <w:tcPr>
            <w:tcW w:w="1844" w:type="dxa"/>
            <w:noWrap/>
            <w:hideMark/>
          </w:tcPr>
          <w:p w14:paraId="12FEB8E0" w14:textId="18BDF929"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28]</w:t>
            </w:r>
            <w:r w:rsidRPr="007A1F02">
              <w:rPr>
                <w:rFonts w:cstheme="minorHAnsi"/>
                <w:sz w:val="20"/>
                <w:szCs w:val="20"/>
              </w:rPr>
              <w:fldChar w:fldCharType="end"/>
            </w:r>
          </w:p>
        </w:tc>
        <w:tc>
          <w:tcPr>
            <w:tcW w:w="1647" w:type="dxa"/>
            <w:noWrap/>
            <w:hideMark/>
          </w:tcPr>
          <w:p w14:paraId="51072F22"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154" w:type="dxa"/>
            <w:noWrap/>
            <w:hideMark/>
          </w:tcPr>
          <w:p w14:paraId="1BA8095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187A135D"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1E458D56"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6D4BD8B5"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7A1F02" w:rsidRPr="007A1F02" w14:paraId="2387346B"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61FF1F5F"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4</w:t>
            </w:r>
          </w:p>
        </w:tc>
        <w:tc>
          <w:tcPr>
            <w:tcW w:w="1844" w:type="dxa"/>
            <w:noWrap/>
            <w:hideMark/>
          </w:tcPr>
          <w:p w14:paraId="13636245" w14:textId="4428EE74"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6]</w:t>
            </w:r>
            <w:r w:rsidRPr="007A1F02">
              <w:rPr>
                <w:rFonts w:cstheme="minorHAnsi"/>
                <w:sz w:val="20"/>
                <w:szCs w:val="20"/>
              </w:rPr>
              <w:fldChar w:fldCharType="end"/>
            </w:r>
          </w:p>
        </w:tc>
        <w:tc>
          <w:tcPr>
            <w:tcW w:w="1647" w:type="dxa"/>
            <w:noWrap/>
            <w:hideMark/>
          </w:tcPr>
          <w:p w14:paraId="66BDB3FA"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154" w:type="dxa"/>
            <w:noWrap/>
            <w:hideMark/>
          </w:tcPr>
          <w:p w14:paraId="16AE5F88"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3A93927D"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2168" w:type="dxa"/>
            <w:noWrap/>
            <w:hideMark/>
          </w:tcPr>
          <w:p w14:paraId="4A67941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02A8DF32"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p>
        </w:tc>
      </w:tr>
      <w:tr w:rsidR="007A1F02" w:rsidRPr="007A1F02" w14:paraId="30D9D15F"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14F2A9A5"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9</w:t>
            </w:r>
          </w:p>
        </w:tc>
        <w:tc>
          <w:tcPr>
            <w:tcW w:w="1844" w:type="dxa"/>
            <w:noWrap/>
            <w:hideMark/>
          </w:tcPr>
          <w:p w14:paraId="3C62CEF9" w14:textId="6E3F97B9"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35AAEA7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78F2BAE9"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12F9865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09A4723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04BF101D"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7A1F02" w:rsidRPr="007A1F02" w14:paraId="4F343305"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2F420321"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3</w:t>
            </w:r>
          </w:p>
        </w:tc>
        <w:tc>
          <w:tcPr>
            <w:tcW w:w="1844" w:type="dxa"/>
            <w:noWrap/>
            <w:hideMark/>
          </w:tcPr>
          <w:p w14:paraId="127EC5C2" w14:textId="0063F328"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247562DE"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465EABC0"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38EFBB11"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2168" w:type="dxa"/>
            <w:noWrap/>
            <w:hideMark/>
          </w:tcPr>
          <w:p w14:paraId="5FE85E9B"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70823B92"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7A1F02" w:rsidRPr="007A1F02" w14:paraId="76BD232F"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20961EB6"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5</w:t>
            </w:r>
          </w:p>
        </w:tc>
        <w:tc>
          <w:tcPr>
            <w:tcW w:w="1844" w:type="dxa"/>
            <w:noWrap/>
            <w:hideMark/>
          </w:tcPr>
          <w:p w14:paraId="3A24E211" w14:textId="2BA32E1F"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340177A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3756F99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1EB2B04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4820C4F8" w14:textId="66087704" w:rsidR="007A01E8" w:rsidRPr="007A1F02" w:rsidRDefault="00A011AE"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805" w:type="dxa"/>
            <w:noWrap/>
            <w:hideMark/>
          </w:tcPr>
          <w:p w14:paraId="2C3134A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7A1F02" w:rsidRPr="007A1F02" w14:paraId="5E2F279C"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50FBB756"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8</w:t>
            </w:r>
          </w:p>
        </w:tc>
        <w:tc>
          <w:tcPr>
            <w:tcW w:w="1844" w:type="dxa"/>
            <w:noWrap/>
            <w:hideMark/>
          </w:tcPr>
          <w:p w14:paraId="63B5426B" w14:textId="39F052AE"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45]","plainTextFormattedCitation":"[45]","previouslyFormattedCitation":"[45]"},"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5]</w:t>
            </w:r>
            <w:r w:rsidRPr="007A1F02">
              <w:rPr>
                <w:rFonts w:cstheme="minorHAnsi"/>
                <w:sz w:val="20"/>
                <w:szCs w:val="20"/>
              </w:rPr>
              <w:fldChar w:fldCharType="end"/>
            </w:r>
          </w:p>
        </w:tc>
        <w:tc>
          <w:tcPr>
            <w:tcW w:w="1647" w:type="dxa"/>
            <w:noWrap/>
            <w:hideMark/>
          </w:tcPr>
          <w:p w14:paraId="3BC1FD7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154" w:type="dxa"/>
            <w:noWrap/>
            <w:hideMark/>
          </w:tcPr>
          <w:p w14:paraId="1C252B47"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58F9F7FE"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2168" w:type="dxa"/>
            <w:noWrap/>
            <w:hideMark/>
          </w:tcPr>
          <w:p w14:paraId="08ABA3C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3BB65D8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7A1F02" w:rsidRPr="007A1F02" w14:paraId="5EB25890"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520F7984"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4</w:t>
            </w:r>
          </w:p>
        </w:tc>
        <w:tc>
          <w:tcPr>
            <w:tcW w:w="1844" w:type="dxa"/>
            <w:noWrap/>
            <w:hideMark/>
          </w:tcPr>
          <w:p w14:paraId="36B5A1BC" w14:textId="26C1B2BE"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19]</w:t>
            </w:r>
            <w:r w:rsidRPr="007A1F02">
              <w:rPr>
                <w:rFonts w:cstheme="minorHAnsi"/>
                <w:sz w:val="20"/>
                <w:szCs w:val="20"/>
              </w:rPr>
              <w:fldChar w:fldCharType="end"/>
            </w:r>
          </w:p>
        </w:tc>
        <w:tc>
          <w:tcPr>
            <w:tcW w:w="1647" w:type="dxa"/>
            <w:noWrap/>
            <w:hideMark/>
          </w:tcPr>
          <w:p w14:paraId="710A6889"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EAK and NBC</w:t>
            </w:r>
          </w:p>
        </w:tc>
        <w:tc>
          <w:tcPr>
            <w:tcW w:w="1154" w:type="dxa"/>
            <w:noWrap/>
            <w:hideMark/>
          </w:tcPr>
          <w:p w14:paraId="3759354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745E833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2168" w:type="dxa"/>
            <w:noWrap/>
            <w:hideMark/>
          </w:tcPr>
          <w:p w14:paraId="68DDCB2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1FC83552"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6</w:t>
            </w:r>
          </w:p>
        </w:tc>
      </w:tr>
      <w:tr w:rsidR="007A1F02" w:rsidRPr="007A1F02" w14:paraId="304900A2"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7AFC7AFA"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5</w:t>
            </w:r>
          </w:p>
        </w:tc>
        <w:tc>
          <w:tcPr>
            <w:tcW w:w="1844" w:type="dxa"/>
            <w:noWrap/>
            <w:hideMark/>
          </w:tcPr>
          <w:p w14:paraId="4306D3E3" w14:textId="3B46E8FD"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77FB8A1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07EDCABC"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4887464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089F92D8"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6CD130C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7A1F02" w:rsidRPr="007A1F02" w14:paraId="0BCBDC3A"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7BAA257C"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7</w:t>
            </w:r>
          </w:p>
        </w:tc>
        <w:tc>
          <w:tcPr>
            <w:tcW w:w="1844" w:type="dxa"/>
            <w:noWrap/>
            <w:hideMark/>
          </w:tcPr>
          <w:p w14:paraId="496CEFB2" w14:textId="7C3240F4"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73345DFF"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3B06F3C7"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14C2E1C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135B4F0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30F395F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7A1F02" w:rsidRPr="007A1F02" w14:paraId="3959ABBC"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26CC4DDA"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7</w:t>
            </w:r>
          </w:p>
        </w:tc>
        <w:tc>
          <w:tcPr>
            <w:tcW w:w="1844" w:type="dxa"/>
            <w:noWrap/>
            <w:hideMark/>
          </w:tcPr>
          <w:p w14:paraId="06D36131" w14:textId="3516C356"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764442BB"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33C0E70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0A6C1BB7"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2168" w:type="dxa"/>
            <w:noWrap/>
            <w:hideMark/>
          </w:tcPr>
          <w:p w14:paraId="706FEDFB"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1109A05C"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7A1F02" w:rsidRPr="007A1F02" w14:paraId="59983D0B"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401E1B9F"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lastRenderedPageBreak/>
              <w:t>1989</w:t>
            </w:r>
          </w:p>
        </w:tc>
        <w:tc>
          <w:tcPr>
            <w:tcW w:w="1844" w:type="dxa"/>
            <w:noWrap/>
            <w:hideMark/>
          </w:tcPr>
          <w:p w14:paraId="5E1671CF" w14:textId="30640E5D"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1E19043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40C4838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4DF6DD69"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2168" w:type="dxa"/>
            <w:noWrap/>
            <w:hideMark/>
          </w:tcPr>
          <w:p w14:paraId="1298D94B"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0CD4C50D"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7A1F02" w:rsidRPr="007A1F02" w14:paraId="7F6187BA"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406AA71D"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7</w:t>
            </w:r>
          </w:p>
        </w:tc>
        <w:tc>
          <w:tcPr>
            <w:tcW w:w="1844" w:type="dxa"/>
            <w:noWrap/>
            <w:hideMark/>
          </w:tcPr>
          <w:p w14:paraId="5699CE63" w14:textId="789778DB"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658F976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50B0831E"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1EA2E5ED"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6A5B6845" w14:textId="4B2037E3" w:rsidR="007A01E8" w:rsidRPr="007A1F02" w:rsidRDefault="00A011AE"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805" w:type="dxa"/>
            <w:noWrap/>
            <w:hideMark/>
          </w:tcPr>
          <w:p w14:paraId="4FBC2197"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7A1F02" w:rsidRPr="007A1F02" w14:paraId="4FE233FA"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5BA0DDA9"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5</w:t>
            </w:r>
          </w:p>
        </w:tc>
        <w:tc>
          <w:tcPr>
            <w:tcW w:w="1844" w:type="dxa"/>
            <w:noWrap/>
            <w:hideMark/>
          </w:tcPr>
          <w:p w14:paraId="4564763C" w14:textId="2CDF20AF"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21]</w:t>
            </w:r>
            <w:r w:rsidRPr="007A1F02">
              <w:rPr>
                <w:rFonts w:cstheme="minorHAnsi"/>
                <w:sz w:val="20"/>
                <w:szCs w:val="20"/>
              </w:rPr>
              <w:fldChar w:fldCharType="end"/>
            </w:r>
          </w:p>
        </w:tc>
        <w:tc>
          <w:tcPr>
            <w:tcW w:w="1647" w:type="dxa"/>
            <w:noWrap/>
            <w:hideMark/>
          </w:tcPr>
          <w:p w14:paraId="3A18AD7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154" w:type="dxa"/>
            <w:noWrap/>
            <w:hideMark/>
          </w:tcPr>
          <w:p w14:paraId="5FC3ADFB"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927" w:type="dxa"/>
            <w:noWrap/>
            <w:hideMark/>
          </w:tcPr>
          <w:p w14:paraId="70F66AC5"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2168" w:type="dxa"/>
            <w:noWrap/>
            <w:hideMark/>
          </w:tcPr>
          <w:p w14:paraId="386AF9AF"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7AF97AA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36</w:t>
            </w:r>
          </w:p>
        </w:tc>
      </w:tr>
      <w:tr w:rsidR="007A1F02" w:rsidRPr="007A1F02" w14:paraId="792742CD"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33F0CE5F"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3</w:t>
            </w:r>
          </w:p>
        </w:tc>
        <w:tc>
          <w:tcPr>
            <w:tcW w:w="1844" w:type="dxa"/>
            <w:noWrap/>
            <w:hideMark/>
          </w:tcPr>
          <w:p w14:paraId="3829D01B" w14:textId="02F27AA1" w:rsidR="007A01E8" w:rsidRPr="007A1F02" w:rsidRDefault="00C00DAF"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2]</w:t>
            </w:r>
            <w:r w:rsidRPr="007A1F02">
              <w:rPr>
                <w:rFonts w:cstheme="minorHAnsi"/>
                <w:sz w:val="20"/>
                <w:szCs w:val="20"/>
              </w:rPr>
              <w:fldChar w:fldCharType="end"/>
            </w:r>
          </w:p>
        </w:tc>
        <w:tc>
          <w:tcPr>
            <w:tcW w:w="1647" w:type="dxa"/>
            <w:noWrap/>
            <w:hideMark/>
          </w:tcPr>
          <w:p w14:paraId="37215B20"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154" w:type="dxa"/>
            <w:noWrap/>
            <w:hideMark/>
          </w:tcPr>
          <w:p w14:paraId="15B1A0C3"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5A710CEA"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3E095010"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0651549A"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7A1F02" w:rsidRPr="007A1F02" w14:paraId="65B01BBB"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723AAEC7"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8</w:t>
            </w:r>
          </w:p>
        </w:tc>
        <w:tc>
          <w:tcPr>
            <w:tcW w:w="1844" w:type="dxa"/>
            <w:noWrap/>
            <w:hideMark/>
          </w:tcPr>
          <w:p w14:paraId="504FEF52" w14:textId="35D2CCE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46]","plainTextFormattedCitation":"[46]","previouslyFormattedCitation":"[46]"},"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6]</w:t>
            </w:r>
            <w:r w:rsidRPr="007A1F02">
              <w:rPr>
                <w:rFonts w:cstheme="minorHAnsi"/>
                <w:sz w:val="20"/>
                <w:szCs w:val="20"/>
              </w:rPr>
              <w:fldChar w:fldCharType="end"/>
            </w:r>
          </w:p>
        </w:tc>
        <w:tc>
          <w:tcPr>
            <w:tcW w:w="1647" w:type="dxa"/>
            <w:noWrap/>
            <w:hideMark/>
          </w:tcPr>
          <w:p w14:paraId="259CED57"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154" w:type="dxa"/>
            <w:noWrap/>
            <w:hideMark/>
          </w:tcPr>
          <w:p w14:paraId="1049E03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927" w:type="dxa"/>
            <w:noWrap/>
            <w:hideMark/>
          </w:tcPr>
          <w:p w14:paraId="7D2AC3D7"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2168" w:type="dxa"/>
            <w:noWrap/>
            <w:hideMark/>
          </w:tcPr>
          <w:p w14:paraId="6CA7FB99"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036C1D6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7A1F02" w:rsidRPr="007A1F02" w14:paraId="59EA549F"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3024BAB0"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4</w:t>
            </w:r>
          </w:p>
        </w:tc>
        <w:tc>
          <w:tcPr>
            <w:tcW w:w="1844" w:type="dxa"/>
            <w:noWrap/>
            <w:hideMark/>
          </w:tcPr>
          <w:p w14:paraId="0C1ABF0B" w14:textId="0A12E5B9"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6]</w:t>
            </w:r>
            <w:r w:rsidRPr="007A1F02">
              <w:rPr>
                <w:rFonts w:cstheme="minorHAnsi"/>
                <w:sz w:val="20"/>
                <w:szCs w:val="20"/>
              </w:rPr>
              <w:fldChar w:fldCharType="end"/>
            </w:r>
          </w:p>
        </w:tc>
        <w:tc>
          <w:tcPr>
            <w:tcW w:w="1647" w:type="dxa"/>
            <w:noWrap/>
            <w:hideMark/>
          </w:tcPr>
          <w:p w14:paraId="791FB8F2"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154" w:type="dxa"/>
            <w:noWrap/>
            <w:hideMark/>
          </w:tcPr>
          <w:p w14:paraId="510725B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1A3E6C18"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2168" w:type="dxa"/>
            <w:noWrap/>
            <w:hideMark/>
          </w:tcPr>
          <w:p w14:paraId="67C5984D"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2270BC08"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5718EB" w:rsidRPr="007A1F02" w14:paraId="349B09CD"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4D74EBEA" w14:textId="77777777" w:rsidR="00222F1A" w:rsidRPr="005718EB" w:rsidRDefault="00222F1A" w:rsidP="00B55D73">
            <w:pPr>
              <w:spacing w:line="480" w:lineRule="auto"/>
              <w:rPr>
                <w:rFonts w:cstheme="minorHAnsi"/>
                <w:b w:val="0"/>
                <w:sz w:val="20"/>
                <w:szCs w:val="20"/>
              </w:rPr>
            </w:pPr>
            <w:r w:rsidRPr="005718EB">
              <w:rPr>
                <w:rFonts w:cstheme="minorHAnsi"/>
                <w:b w:val="0"/>
                <w:sz w:val="20"/>
                <w:szCs w:val="20"/>
              </w:rPr>
              <w:t>2004</w:t>
            </w:r>
          </w:p>
        </w:tc>
        <w:tc>
          <w:tcPr>
            <w:tcW w:w="1844" w:type="dxa"/>
            <w:noWrap/>
            <w:hideMark/>
          </w:tcPr>
          <w:p w14:paraId="198B5730" w14:textId="2F6576FC" w:rsidR="00222F1A" w:rsidRPr="007A1F02" w:rsidRDefault="00222F1A"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Unpub</w:t>
            </w:r>
          </w:p>
        </w:tc>
        <w:tc>
          <w:tcPr>
            <w:tcW w:w="1647" w:type="dxa"/>
            <w:noWrap/>
            <w:hideMark/>
          </w:tcPr>
          <w:p w14:paraId="119C847D" w14:textId="77777777" w:rsidR="00222F1A" w:rsidRPr="007A1F02" w:rsidRDefault="00222F1A"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Washington Coast</w:t>
            </w:r>
          </w:p>
        </w:tc>
        <w:tc>
          <w:tcPr>
            <w:tcW w:w="1154" w:type="dxa"/>
            <w:noWrap/>
            <w:hideMark/>
          </w:tcPr>
          <w:p w14:paraId="3C935DCB" w14:textId="77777777" w:rsidR="00222F1A" w:rsidRPr="007A1F02" w:rsidRDefault="00222F1A"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WA</w:t>
            </w:r>
          </w:p>
        </w:tc>
        <w:tc>
          <w:tcPr>
            <w:tcW w:w="927" w:type="dxa"/>
            <w:noWrap/>
            <w:hideMark/>
          </w:tcPr>
          <w:p w14:paraId="7C81F8ED" w14:textId="77777777" w:rsidR="00222F1A" w:rsidRPr="007A1F02" w:rsidRDefault="00222F1A"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2168" w:type="dxa"/>
            <w:noWrap/>
            <w:hideMark/>
          </w:tcPr>
          <w:p w14:paraId="2137A78B" w14:textId="77777777" w:rsidR="00222F1A" w:rsidRPr="007A1F02" w:rsidRDefault="00222F1A"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6F233451" w14:textId="6C75FC6C" w:rsidR="00222F1A" w:rsidRPr="007A1F02" w:rsidRDefault="00222F1A"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3</w:t>
            </w:r>
            <w:r w:rsidR="0098202E">
              <w:rPr>
                <w:rFonts w:cstheme="minorHAnsi"/>
                <w:sz w:val="20"/>
                <w:szCs w:val="20"/>
              </w:rPr>
              <w:t>+</w:t>
            </w:r>
          </w:p>
        </w:tc>
      </w:tr>
      <w:tr w:rsidR="007A1F02" w:rsidRPr="007A1F02" w14:paraId="74C51D67"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0DBD502D"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88</w:t>
            </w:r>
          </w:p>
        </w:tc>
        <w:tc>
          <w:tcPr>
            <w:tcW w:w="1844" w:type="dxa"/>
            <w:noWrap/>
            <w:hideMark/>
          </w:tcPr>
          <w:p w14:paraId="32B97DDA" w14:textId="07542FC5"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43]","plainTextFormattedCitation":"[43]","previouslyFormattedCitation":"[43]"},"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3]</w:t>
            </w:r>
            <w:r w:rsidRPr="007A1F02">
              <w:rPr>
                <w:rFonts w:cstheme="minorHAnsi"/>
                <w:sz w:val="20"/>
                <w:szCs w:val="20"/>
              </w:rPr>
              <w:fldChar w:fldCharType="end"/>
            </w:r>
          </w:p>
        </w:tc>
        <w:tc>
          <w:tcPr>
            <w:tcW w:w="1647" w:type="dxa"/>
            <w:noWrap/>
            <w:hideMark/>
          </w:tcPr>
          <w:p w14:paraId="111DF42F"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Hawaiian Islands</w:t>
            </w:r>
          </w:p>
        </w:tc>
        <w:tc>
          <w:tcPr>
            <w:tcW w:w="1154" w:type="dxa"/>
            <w:noWrap/>
            <w:hideMark/>
          </w:tcPr>
          <w:p w14:paraId="452D565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927" w:type="dxa"/>
            <w:noWrap/>
            <w:hideMark/>
          </w:tcPr>
          <w:p w14:paraId="775601F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2168" w:type="dxa"/>
            <w:noWrap/>
            <w:hideMark/>
          </w:tcPr>
          <w:p w14:paraId="39969A67"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61AE3F7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8</w:t>
            </w:r>
          </w:p>
        </w:tc>
      </w:tr>
      <w:tr w:rsidR="007A1F02" w:rsidRPr="007A1F02" w14:paraId="55DFEEAE"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4905F792"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3</w:t>
            </w:r>
          </w:p>
        </w:tc>
        <w:tc>
          <w:tcPr>
            <w:tcW w:w="1844" w:type="dxa"/>
            <w:noWrap/>
            <w:hideMark/>
          </w:tcPr>
          <w:p w14:paraId="04F77F53" w14:textId="4EAAAF88"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1]</w:t>
            </w:r>
            <w:r w:rsidRPr="007A1F02">
              <w:rPr>
                <w:rFonts w:cstheme="minorHAnsi"/>
                <w:sz w:val="20"/>
                <w:szCs w:val="20"/>
              </w:rPr>
              <w:fldChar w:fldCharType="end"/>
            </w:r>
          </w:p>
        </w:tc>
        <w:tc>
          <w:tcPr>
            <w:tcW w:w="1647" w:type="dxa"/>
            <w:noWrap/>
            <w:hideMark/>
          </w:tcPr>
          <w:p w14:paraId="25DC3A1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entral-northern Gulf of California</w:t>
            </w:r>
          </w:p>
        </w:tc>
        <w:tc>
          <w:tcPr>
            <w:tcW w:w="1154" w:type="dxa"/>
            <w:noWrap/>
            <w:hideMark/>
          </w:tcPr>
          <w:p w14:paraId="0CAE55C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927" w:type="dxa"/>
            <w:noWrap/>
            <w:hideMark/>
          </w:tcPr>
          <w:p w14:paraId="171CCA8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469312E2"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13484085"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7A1F02" w:rsidRPr="007A1F02" w14:paraId="25E825F9"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0AD4642D"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78</w:t>
            </w:r>
          </w:p>
        </w:tc>
        <w:tc>
          <w:tcPr>
            <w:tcW w:w="1844" w:type="dxa"/>
            <w:noWrap/>
            <w:hideMark/>
          </w:tcPr>
          <w:p w14:paraId="1113D975" w14:textId="6AEACEA2"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44]","plainTextFormattedCitation":"[44]","previouslyFormattedCitation":"[44]"},"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4]</w:t>
            </w:r>
            <w:r w:rsidRPr="007A1F02">
              <w:rPr>
                <w:rFonts w:cstheme="minorHAnsi"/>
                <w:sz w:val="20"/>
                <w:szCs w:val="20"/>
              </w:rPr>
              <w:fldChar w:fldCharType="end"/>
            </w:r>
          </w:p>
        </w:tc>
        <w:tc>
          <w:tcPr>
            <w:tcW w:w="1647" w:type="dxa"/>
            <w:noWrap/>
            <w:hideMark/>
          </w:tcPr>
          <w:p w14:paraId="418A1F71"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154" w:type="dxa"/>
            <w:noWrap/>
            <w:hideMark/>
          </w:tcPr>
          <w:p w14:paraId="6AE505E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927" w:type="dxa"/>
            <w:noWrap/>
            <w:hideMark/>
          </w:tcPr>
          <w:p w14:paraId="6F2005D8"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2168" w:type="dxa"/>
            <w:noWrap/>
            <w:hideMark/>
          </w:tcPr>
          <w:p w14:paraId="3A8D1FC9"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onofilament</w:t>
            </w:r>
          </w:p>
        </w:tc>
        <w:tc>
          <w:tcPr>
            <w:tcW w:w="805" w:type="dxa"/>
            <w:noWrap/>
            <w:hideMark/>
          </w:tcPr>
          <w:p w14:paraId="530946A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6</w:t>
            </w:r>
          </w:p>
        </w:tc>
      </w:tr>
      <w:tr w:rsidR="007A1F02" w:rsidRPr="007A1F02" w14:paraId="6E57657E"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13A67D74"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0</w:t>
            </w:r>
          </w:p>
        </w:tc>
        <w:tc>
          <w:tcPr>
            <w:tcW w:w="1844" w:type="dxa"/>
            <w:noWrap/>
            <w:hideMark/>
          </w:tcPr>
          <w:p w14:paraId="75278E0C" w14:textId="651B9EEE"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7]"},"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7]</w:t>
            </w:r>
            <w:r w:rsidRPr="007A1F02">
              <w:rPr>
                <w:rFonts w:cstheme="minorHAnsi"/>
                <w:sz w:val="20"/>
                <w:szCs w:val="20"/>
              </w:rPr>
              <w:fldChar w:fldCharType="end"/>
            </w:r>
          </w:p>
        </w:tc>
        <w:tc>
          <w:tcPr>
            <w:tcW w:w="1647" w:type="dxa"/>
            <w:noWrap/>
            <w:hideMark/>
          </w:tcPr>
          <w:p w14:paraId="09816A6F"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Hawaiian Islands</w:t>
            </w:r>
          </w:p>
        </w:tc>
        <w:tc>
          <w:tcPr>
            <w:tcW w:w="1154" w:type="dxa"/>
            <w:noWrap/>
            <w:hideMark/>
          </w:tcPr>
          <w:p w14:paraId="44DCD26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927" w:type="dxa"/>
            <w:noWrap/>
            <w:hideMark/>
          </w:tcPr>
          <w:p w14:paraId="6680AE74"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2168" w:type="dxa"/>
            <w:noWrap/>
            <w:hideMark/>
          </w:tcPr>
          <w:p w14:paraId="71B18DB3"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43960C01"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7</w:t>
            </w:r>
          </w:p>
        </w:tc>
      </w:tr>
      <w:tr w:rsidR="007A1F02" w:rsidRPr="007A1F02" w14:paraId="26047085"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29DD7887"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75</w:t>
            </w:r>
          </w:p>
        </w:tc>
        <w:tc>
          <w:tcPr>
            <w:tcW w:w="1844" w:type="dxa"/>
            <w:noWrap/>
            <w:hideMark/>
          </w:tcPr>
          <w:p w14:paraId="3065A04C" w14:textId="19DB70EE" w:rsidR="007A01E8" w:rsidRPr="007A1F02" w:rsidRDefault="00C00DAF"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2]</w:t>
            </w:r>
            <w:r w:rsidRPr="007A1F02">
              <w:rPr>
                <w:rFonts w:cstheme="minorHAnsi"/>
                <w:sz w:val="20"/>
                <w:szCs w:val="20"/>
              </w:rPr>
              <w:fldChar w:fldCharType="end"/>
            </w:r>
          </w:p>
        </w:tc>
        <w:tc>
          <w:tcPr>
            <w:tcW w:w="1647" w:type="dxa"/>
            <w:noWrap/>
            <w:hideMark/>
          </w:tcPr>
          <w:p w14:paraId="45C34180"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154" w:type="dxa"/>
            <w:noWrap/>
            <w:hideMark/>
          </w:tcPr>
          <w:p w14:paraId="6EB4A6AF"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927" w:type="dxa"/>
            <w:noWrap/>
            <w:hideMark/>
          </w:tcPr>
          <w:p w14:paraId="236B89F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2168" w:type="dxa"/>
            <w:noWrap/>
            <w:hideMark/>
          </w:tcPr>
          <w:p w14:paraId="6F980B3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36F311F3" w14:textId="4B1EC2D3"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1</w:t>
            </w:r>
            <w:r w:rsidR="0044023C">
              <w:rPr>
                <w:rFonts w:cstheme="minorHAnsi"/>
                <w:sz w:val="20"/>
                <w:szCs w:val="20"/>
              </w:rPr>
              <w:t>*</w:t>
            </w:r>
          </w:p>
        </w:tc>
      </w:tr>
      <w:tr w:rsidR="007A1F02" w:rsidRPr="007A1F02" w14:paraId="20710C44"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135D5E9C"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1</w:t>
            </w:r>
          </w:p>
        </w:tc>
        <w:tc>
          <w:tcPr>
            <w:tcW w:w="1844" w:type="dxa"/>
            <w:noWrap/>
            <w:hideMark/>
          </w:tcPr>
          <w:p w14:paraId="0003344F" w14:textId="3A877184"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6]</w:t>
            </w:r>
            <w:r w:rsidRPr="007A1F02">
              <w:rPr>
                <w:rFonts w:cstheme="minorHAnsi"/>
                <w:sz w:val="20"/>
                <w:szCs w:val="20"/>
              </w:rPr>
              <w:fldChar w:fldCharType="end"/>
            </w:r>
          </w:p>
        </w:tc>
        <w:tc>
          <w:tcPr>
            <w:tcW w:w="1647" w:type="dxa"/>
            <w:noWrap/>
            <w:hideMark/>
          </w:tcPr>
          <w:p w14:paraId="15FA5F91"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154" w:type="dxa"/>
            <w:noWrap/>
            <w:hideMark/>
          </w:tcPr>
          <w:p w14:paraId="4130FF3D"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0FBCAC5B"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2168" w:type="dxa"/>
            <w:noWrap/>
            <w:hideMark/>
          </w:tcPr>
          <w:p w14:paraId="542CCB1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5579103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7A1F02" w:rsidRPr="007A1F02" w14:paraId="365A446C"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2BF05C34"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1</w:t>
            </w:r>
          </w:p>
        </w:tc>
        <w:tc>
          <w:tcPr>
            <w:tcW w:w="1844" w:type="dxa"/>
            <w:noWrap/>
            <w:hideMark/>
          </w:tcPr>
          <w:p w14:paraId="3F0E0604" w14:textId="656D20E8"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6]</w:t>
            </w:r>
            <w:r w:rsidRPr="007A1F02">
              <w:rPr>
                <w:rFonts w:cstheme="minorHAnsi"/>
                <w:sz w:val="20"/>
                <w:szCs w:val="20"/>
              </w:rPr>
              <w:fldChar w:fldCharType="end"/>
            </w:r>
          </w:p>
        </w:tc>
        <w:tc>
          <w:tcPr>
            <w:tcW w:w="1647" w:type="dxa"/>
            <w:noWrap/>
            <w:hideMark/>
          </w:tcPr>
          <w:p w14:paraId="18099A1A"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154" w:type="dxa"/>
            <w:noWrap/>
            <w:hideMark/>
          </w:tcPr>
          <w:p w14:paraId="4369985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4505DA42"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2168" w:type="dxa"/>
            <w:noWrap/>
            <w:hideMark/>
          </w:tcPr>
          <w:p w14:paraId="0C92E69A"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7AA56680"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7A1F02" w:rsidRPr="007A1F02" w14:paraId="0A16A0A7"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3FFFA9E4"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2</w:t>
            </w:r>
          </w:p>
        </w:tc>
        <w:tc>
          <w:tcPr>
            <w:tcW w:w="1844" w:type="dxa"/>
            <w:noWrap/>
            <w:hideMark/>
          </w:tcPr>
          <w:p w14:paraId="4E2574AE" w14:textId="43E00641"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36]</w:t>
            </w:r>
            <w:r w:rsidRPr="007A1F02">
              <w:rPr>
                <w:rFonts w:cstheme="minorHAnsi"/>
                <w:sz w:val="20"/>
                <w:szCs w:val="20"/>
              </w:rPr>
              <w:fldChar w:fldCharType="end"/>
            </w:r>
          </w:p>
        </w:tc>
        <w:tc>
          <w:tcPr>
            <w:tcW w:w="1647" w:type="dxa"/>
            <w:noWrap/>
            <w:hideMark/>
          </w:tcPr>
          <w:p w14:paraId="0DFA23C9"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154" w:type="dxa"/>
            <w:noWrap/>
            <w:hideMark/>
          </w:tcPr>
          <w:p w14:paraId="503B911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927" w:type="dxa"/>
            <w:noWrap/>
            <w:hideMark/>
          </w:tcPr>
          <w:p w14:paraId="1838F1C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2168" w:type="dxa"/>
            <w:noWrap/>
            <w:hideMark/>
          </w:tcPr>
          <w:p w14:paraId="5B9F0B8B"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illnet</w:t>
            </w:r>
          </w:p>
        </w:tc>
        <w:tc>
          <w:tcPr>
            <w:tcW w:w="805" w:type="dxa"/>
            <w:noWrap/>
            <w:hideMark/>
          </w:tcPr>
          <w:p w14:paraId="7F8AC78E"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7A1F02" w:rsidRPr="007A1F02" w14:paraId="454E5A9A"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40D4E382"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0</w:t>
            </w:r>
          </w:p>
        </w:tc>
        <w:tc>
          <w:tcPr>
            <w:tcW w:w="1844" w:type="dxa"/>
            <w:noWrap/>
            <w:hideMark/>
          </w:tcPr>
          <w:p w14:paraId="4228D61B" w14:textId="7099E040"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2","issued":{"date-parts":[["1992"]]},"page":"151-159","title":"Entanglement of Australian fur seals in man-made debris in tasmanian waters","type":"article-journal","volume":"19"},"uris":["http://www.mendeley.com/documents/?uuid=3b9b5610-216b-40e7-9144-46b4b6cf9bfa"]}],"mendeley":{"formattedCitation":"[47]","plainTextFormattedCitation":"[47]","previouslyFormattedCitation":"[47]"},"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7]</w:t>
            </w:r>
            <w:r w:rsidRPr="007A1F02">
              <w:rPr>
                <w:rFonts w:cstheme="minorHAnsi"/>
                <w:sz w:val="20"/>
                <w:szCs w:val="20"/>
              </w:rPr>
              <w:fldChar w:fldCharType="end"/>
            </w:r>
          </w:p>
        </w:tc>
        <w:tc>
          <w:tcPr>
            <w:tcW w:w="1647" w:type="dxa"/>
            <w:noWrap/>
            <w:hideMark/>
          </w:tcPr>
          <w:p w14:paraId="33AAA885"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154" w:type="dxa"/>
            <w:noWrap/>
            <w:hideMark/>
          </w:tcPr>
          <w:p w14:paraId="350FC092"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927" w:type="dxa"/>
            <w:noWrap/>
            <w:hideMark/>
          </w:tcPr>
          <w:p w14:paraId="385B7B1B"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2168" w:type="dxa"/>
            <w:noWrap/>
            <w:hideMark/>
          </w:tcPr>
          <w:p w14:paraId="288E7B06"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7D126234" w14:textId="77777777" w:rsidR="007A01E8" w:rsidRPr="007A1F02" w:rsidRDefault="007A01E8"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7A1F02" w:rsidRPr="007A1F02" w14:paraId="6DAF962D"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69F6AD92"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2000</w:t>
            </w:r>
          </w:p>
        </w:tc>
        <w:tc>
          <w:tcPr>
            <w:tcW w:w="1844" w:type="dxa"/>
            <w:noWrap/>
            <w:hideMark/>
          </w:tcPr>
          <w:p w14:paraId="376D9BE5" w14:textId="1E0A0A2B"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48]","plainTextFormattedCitation":"[48]","previouslyFormattedCitation":"[48]"},"properties":{"noteIndex":0},"schema":"https://github.com/citation-style-language/schema/raw/master/csl-citation.json"}</w:instrText>
            </w:r>
            <w:r w:rsidRPr="007A1F02">
              <w:rPr>
                <w:rFonts w:cstheme="minorHAnsi"/>
                <w:sz w:val="20"/>
                <w:szCs w:val="20"/>
              </w:rPr>
              <w:fldChar w:fldCharType="separate"/>
            </w:r>
            <w:r w:rsidR="00DE06DD" w:rsidRPr="00DE06DD">
              <w:rPr>
                <w:rFonts w:cstheme="minorHAnsi"/>
                <w:noProof/>
                <w:sz w:val="20"/>
                <w:szCs w:val="20"/>
              </w:rPr>
              <w:t>[48]</w:t>
            </w:r>
            <w:r w:rsidRPr="007A1F02">
              <w:rPr>
                <w:rFonts w:cstheme="minorHAnsi"/>
                <w:sz w:val="20"/>
                <w:szCs w:val="20"/>
              </w:rPr>
              <w:fldChar w:fldCharType="end"/>
            </w:r>
          </w:p>
        </w:tc>
        <w:tc>
          <w:tcPr>
            <w:tcW w:w="1647" w:type="dxa"/>
            <w:noWrap/>
            <w:hideMark/>
          </w:tcPr>
          <w:p w14:paraId="03028294"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154" w:type="dxa"/>
            <w:noWrap/>
            <w:hideMark/>
          </w:tcPr>
          <w:p w14:paraId="125807D7"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927" w:type="dxa"/>
            <w:noWrap/>
            <w:hideMark/>
          </w:tcPr>
          <w:p w14:paraId="56316CB1"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2168" w:type="dxa"/>
            <w:noWrap/>
            <w:hideMark/>
          </w:tcPr>
          <w:p w14:paraId="4123ABE0"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10858798" w14:textId="4D171321" w:rsidR="007A01E8" w:rsidRPr="007A1F02" w:rsidRDefault="007C718F"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007A01E8" w:rsidRPr="007A1F02">
              <w:rPr>
                <w:rFonts w:cstheme="minorHAnsi"/>
                <w:sz w:val="20"/>
                <w:szCs w:val="20"/>
              </w:rPr>
              <w:t>2.84</w:t>
            </w:r>
          </w:p>
        </w:tc>
      </w:tr>
      <w:tr w:rsidR="005718EB" w:rsidRPr="007A1F02" w14:paraId="763F6C4A" w14:textId="77777777" w:rsidTr="005718EB">
        <w:trPr>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7ADC3675" w14:textId="5FC087CE" w:rsidR="00222F1A" w:rsidRPr="005718EB" w:rsidRDefault="00071A23" w:rsidP="00B55D73">
            <w:pPr>
              <w:spacing w:line="480" w:lineRule="auto"/>
              <w:rPr>
                <w:rFonts w:cstheme="minorHAnsi"/>
                <w:b w:val="0"/>
                <w:sz w:val="20"/>
                <w:szCs w:val="20"/>
              </w:rPr>
            </w:pPr>
            <w:r>
              <w:rPr>
                <w:rFonts w:cstheme="minorHAnsi"/>
                <w:b w:val="0"/>
                <w:sz w:val="20"/>
                <w:szCs w:val="20"/>
              </w:rPr>
              <w:lastRenderedPageBreak/>
              <w:t>2020</w:t>
            </w:r>
          </w:p>
        </w:tc>
        <w:tc>
          <w:tcPr>
            <w:tcW w:w="1844" w:type="dxa"/>
            <w:noWrap/>
            <w:hideMark/>
          </w:tcPr>
          <w:p w14:paraId="6D222F8C" w14:textId="204FC01D" w:rsidR="00222F1A" w:rsidRPr="007A1F02" w:rsidRDefault="00071A23"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This study</w:t>
            </w:r>
          </w:p>
        </w:tc>
        <w:tc>
          <w:tcPr>
            <w:tcW w:w="1647" w:type="dxa"/>
            <w:noWrap/>
            <w:hideMark/>
          </w:tcPr>
          <w:p w14:paraId="5386F03D" w14:textId="77777777" w:rsidR="00222F1A" w:rsidRPr="007A1F02" w:rsidRDefault="00222F1A"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Washington Coast</w:t>
            </w:r>
          </w:p>
        </w:tc>
        <w:tc>
          <w:tcPr>
            <w:tcW w:w="1154" w:type="dxa"/>
            <w:noWrap/>
            <w:hideMark/>
          </w:tcPr>
          <w:p w14:paraId="7ABB4107" w14:textId="77777777" w:rsidR="00222F1A" w:rsidRPr="007A1F02" w:rsidRDefault="00222F1A"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927" w:type="dxa"/>
            <w:noWrap/>
            <w:hideMark/>
          </w:tcPr>
          <w:p w14:paraId="7CBAA6D2" w14:textId="77777777" w:rsidR="00222F1A" w:rsidRPr="007A1F02" w:rsidRDefault="00222F1A"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1F9EBB1B" w14:textId="77777777" w:rsidR="00222F1A" w:rsidRPr="007A1F02" w:rsidRDefault="00222F1A"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acking band</w:t>
            </w:r>
          </w:p>
        </w:tc>
        <w:tc>
          <w:tcPr>
            <w:tcW w:w="805" w:type="dxa"/>
            <w:noWrap/>
            <w:hideMark/>
          </w:tcPr>
          <w:p w14:paraId="277CB52E" w14:textId="41927BD1" w:rsidR="00222F1A" w:rsidRPr="007A1F02" w:rsidRDefault="00222F1A" w:rsidP="00B55D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2.86</w:t>
            </w:r>
            <w:r w:rsidR="0098202E">
              <w:rPr>
                <w:rFonts w:cstheme="minorHAnsi"/>
                <w:sz w:val="20"/>
                <w:szCs w:val="20"/>
              </w:rPr>
              <w:t>+</w:t>
            </w:r>
          </w:p>
        </w:tc>
      </w:tr>
      <w:tr w:rsidR="007A1F02" w:rsidRPr="007A1F02" w14:paraId="74695567" w14:textId="77777777" w:rsidTr="005718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05" w:type="dxa"/>
            <w:noWrap/>
            <w:hideMark/>
          </w:tcPr>
          <w:p w14:paraId="042132E3" w14:textId="77777777" w:rsidR="007A01E8" w:rsidRPr="005718EB" w:rsidRDefault="007A01E8" w:rsidP="00B55D73">
            <w:pPr>
              <w:spacing w:line="480" w:lineRule="auto"/>
              <w:rPr>
                <w:rFonts w:cstheme="minorHAnsi"/>
                <w:b w:val="0"/>
                <w:sz w:val="20"/>
                <w:szCs w:val="20"/>
              </w:rPr>
            </w:pPr>
            <w:r w:rsidRPr="005718EB">
              <w:rPr>
                <w:rFonts w:cstheme="minorHAnsi"/>
                <w:b w:val="0"/>
                <w:sz w:val="20"/>
                <w:szCs w:val="20"/>
              </w:rPr>
              <w:t>1992</w:t>
            </w:r>
          </w:p>
        </w:tc>
        <w:tc>
          <w:tcPr>
            <w:tcW w:w="1844" w:type="dxa"/>
            <w:noWrap/>
            <w:hideMark/>
          </w:tcPr>
          <w:p w14:paraId="08A9EFBB" w14:textId="6F722605"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DE06DD">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7]","plainTextFormattedCitation":"[17]","previouslyFormattedCitation":"[17]"},"properties":{"noteIndex":0},"schema":"https://github.com/citation-style-language/schema/raw/master/csl-citation.json"}</w:instrText>
            </w:r>
            <w:r w:rsidRPr="007A1F02">
              <w:rPr>
                <w:rFonts w:cstheme="minorHAnsi"/>
                <w:sz w:val="20"/>
                <w:szCs w:val="20"/>
              </w:rPr>
              <w:fldChar w:fldCharType="separate"/>
            </w:r>
            <w:r w:rsidR="00AE2D30" w:rsidRPr="00AE2D30">
              <w:rPr>
                <w:rFonts w:cstheme="minorHAnsi"/>
                <w:noProof/>
                <w:sz w:val="20"/>
                <w:szCs w:val="20"/>
              </w:rPr>
              <w:t>[17]</w:t>
            </w:r>
            <w:r w:rsidRPr="007A1F02">
              <w:rPr>
                <w:rFonts w:cstheme="minorHAnsi"/>
                <w:sz w:val="20"/>
                <w:szCs w:val="20"/>
              </w:rPr>
              <w:fldChar w:fldCharType="end"/>
            </w:r>
          </w:p>
        </w:tc>
        <w:tc>
          <w:tcPr>
            <w:tcW w:w="1647" w:type="dxa"/>
            <w:noWrap/>
            <w:hideMark/>
          </w:tcPr>
          <w:p w14:paraId="7A5E946C"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154" w:type="dxa"/>
            <w:noWrap/>
            <w:hideMark/>
          </w:tcPr>
          <w:p w14:paraId="1970FBFB"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927" w:type="dxa"/>
            <w:noWrap/>
            <w:hideMark/>
          </w:tcPr>
          <w:p w14:paraId="1E7F92B2"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2168" w:type="dxa"/>
            <w:noWrap/>
            <w:hideMark/>
          </w:tcPr>
          <w:p w14:paraId="1F2B6738" w14:textId="77777777"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tting</w:t>
            </w:r>
          </w:p>
        </w:tc>
        <w:tc>
          <w:tcPr>
            <w:tcW w:w="805" w:type="dxa"/>
            <w:noWrap/>
            <w:hideMark/>
          </w:tcPr>
          <w:p w14:paraId="5F239DCB" w14:textId="6CEBA283" w:rsidR="007A01E8" w:rsidRPr="007A1F02" w:rsidRDefault="007A01E8" w:rsidP="00B55D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sidR="007C718F">
              <w:rPr>
                <w:rFonts w:cstheme="minorHAnsi"/>
                <w:sz w:val="20"/>
                <w:szCs w:val="20"/>
              </w:rPr>
              <w:t>-7.9</w:t>
            </w:r>
          </w:p>
        </w:tc>
      </w:tr>
    </w:tbl>
    <w:p w14:paraId="3E47680C" w14:textId="6D1A1889" w:rsidR="007A01E8" w:rsidRDefault="00B3127D" w:rsidP="00B55D73">
      <w:pPr>
        <w:spacing w:line="480" w:lineRule="auto"/>
        <w:ind w:left="360"/>
      </w:pPr>
      <w:r>
        <w:t xml:space="preserve">* </w:t>
      </w:r>
      <w:r w:rsidR="0044023C">
        <w:t>Not a representative value, included for comparison.</w:t>
      </w:r>
    </w:p>
    <w:p w14:paraId="1D2C23FD" w14:textId="219E56BF" w:rsidR="005C5CDC" w:rsidRDefault="005C5CDC" w:rsidP="00B55D73">
      <w:pPr>
        <w:spacing w:line="480" w:lineRule="auto"/>
        <w:ind w:left="360"/>
      </w:pPr>
      <w:r>
        <w:t>+ Entanglement rate from this study</w:t>
      </w:r>
    </w:p>
    <w:p w14:paraId="49F476FB" w14:textId="67AE33F2" w:rsidR="00BC7834" w:rsidRDefault="00BC7834" w:rsidP="00B55D73">
      <w:pPr>
        <w:pStyle w:val="Heading1"/>
        <w:spacing w:line="480" w:lineRule="auto"/>
      </w:pPr>
      <w:commentRangeStart w:id="25"/>
      <w:r>
        <w:t>Acknowledgements</w:t>
      </w:r>
      <w:commentRangeEnd w:id="25"/>
      <w:r w:rsidR="000C4186">
        <w:rPr>
          <w:rStyle w:val="CommentReference"/>
          <w:rFonts w:asciiTheme="minorHAnsi" w:eastAsiaTheme="minorHAnsi" w:hAnsiTheme="minorHAnsi" w:cstheme="minorBidi"/>
          <w:color w:val="auto"/>
        </w:rPr>
        <w:commentReference w:id="25"/>
      </w:r>
    </w:p>
    <w:p w14:paraId="0AB3F2E3" w14:textId="79C5D8DC" w:rsidR="006B6837" w:rsidRPr="00846207" w:rsidRDefault="000C4186" w:rsidP="00B55D73">
      <w:pPr>
        <w:spacing w:line="480" w:lineRule="auto"/>
      </w:pPr>
      <w:r>
        <w:t>Survey effort was conducted under permit….? The authors would like to acknowledge all the individuals who assisted with data collection, including Jeff Harris, Patrick Gearin, ??? from NOAA, and past technicians for the Makah Tribe, including Adrianne Akmajian, Maria Roberts…??</w:t>
      </w:r>
    </w:p>
    <w:p w14:paraId="70BD9D2B" w14:textId="77777777" w:rsidR="00DB250C" w:rsidRDefault="00DB250C" w:rsidP="00B55D73">
      <w:pPr>
        <w:pStyle w:val="Heading1"/>
        <w:spacing w:line="480" w:lineRule="auto"/>
      </w:pPr>
      <w:commentRangeStart w:id="26"/>
      <w:r>
        <w:t>References</w:t>
      </w:r>
      <w:commentRangeEnd w:id="26"/>
      <w:r w:rsidR="004855EC">
        <w:rPr>
          <w:rStyle w:val="CommentReference"/>
          <w:rFonts w:asciiTheme="minorHAnsi" w:eastAsiaTheme="minorHAnsi" w:hAnsiTheme="minorHAnsi" w:cstheme="minorBidi"/>
          <w:color w:val="auto"/>
        </w:rPr>
        <w:commentReference w:id="26"/>
      </w:r>
    </w:p>
    <w:p w14:paraId="3F91A674" w14:textId="5B6661E0" w:rsidR="00DE06DD" w:rsidRPr="00DE06DD" w:rsidRDefault="00DB250C" w:rsidP="00DE06DD">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DE06DD" w:rsidRPr="00DE06DD">
        <w:rPr>
          <w:rFonts w:ascii="Calibri" w:hAnsi="Calibri" w:cs="Calibri"/>
          <w:noProof/>
        </w:rPr>
        <w:t xml:space="preserve">1. </w:t>
      </w:r>
      <w:r w:rsidR="00DE06DD" w:rsidRPr="00DE06DD">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51AB8855"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 </w:t>
      </w:r>
      <w:r w:rsidRPr="00DE06DD">
        <w:rPr>
          <w:rFonts w:ascii="Calibri" w:hAnsi="Calibri" w:cs="Calibri"/>
          <w:noProof/>
        </w:rPr>
        <w:tab/>
        <w:t xml:space="preserve">National Oceanic and Atmospheric Administration. 2014 Report on the Entanglement of Marine Species in Marine Debris with an Emphasis on Species in the United States. Silver Spring, MD; 2014. </w:t>
      </w:r>
    </w:p>
    <w:p w14:paraId="3C99F6B3"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 </w:t>
      </w:r>
      <w:r w:rsidRPr="00DE06DD">
        <w:rPr>
          <w:rFonts w:ascii="Calibri" w:hAnsi="Calibri" w:cs="Calibri"/>
          <w:noProof/>
        </w:rPr>
        <w:tab/>
        <w:t>Dau BK, Gilardi KVK, Gulland FM, Higgins A, Holcomb JB, Leger JS, et al. Fishing gear-related injury in California marine wildlife. J Wildl Dis. 2009;45: 355–362. doi:10.7589/0090-3558-45.2.355</w:t>
      </w:r>
    </w:p>
    <w:p w14:paraId="799A185A"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 </w:t>
      </w:r>
      <w:r w:rsidRPr="00DE06DD">
        <w:rPr>
          <w:rFonts w:ascii="Calibri" w:hAnsi="Calibri" w:cs="Calibri"/>
          <w:noProof/>
        </w:rPr>
        <w:tab/>
        <w:t xml:space="preserve">Laist DW. Impacts of Marine Debris: Entanglement of Marine Life in Marine Debris Including a Comprehensive List of Species with Entanglement and Ingestion Records. Coe J, Rogers D, </w:t>
      </w:r>
      <w:r w:rsidRPr="00DE06DD">
        <w:rPr>
          <w:rFonts w:ascii="Calibri" w:hAnsi="Calibri" w:cs="Calibri"/>
          <w:noProof/>
        </w:rPr>
        <w:lastRenderedPageBreak/>
        <w:t>editors. New York: Springer; 1997. doi:10.1007/978-1-4613-8486-1</w:t>
      </w:r>
    </w:p>
    <w:p w14:paraId="27A5210B"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5. </w:t>
      </w:r>
      <w:r w:rsidRPr="00DE06DD">
        <w:rPr>
          <w:rFonts w:ascii="Calibri" w:hAnsi="Calibri" w:cs="Calibri"/>
          <w:noProof/>
        </w:rPr>
        <w:tab/>
        <w:t>Hofman RJ. The changing focus of marine mammal conservation. Trends Ecol Evol. 1995;10: 462–465. doi:10.1016/S0169-5347(00)89184-3</w:t>
      </w:r>
    </w:p>
    <w:p w14:paraId="04F16FA7"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6. </w:t>
      </w:r>
      <w:r w:rsidRPr="00DE06DD">
        <w:rPr>
          <w:rFonts w:ascii="Calibri" w:hAnsi="Calibri" w:cs="Calibri"/>
          <w:noProof/>
        </w:rPr>
        <w:tab/>
        <w:t>Fowler C. Marine debris and northern fur seals: a case study. Mar Pollut Bull. 1987;18: 326–335. doi:10.1016/S0025-326X(87)80020-6</w:t>
      </w:r>
    </w:p>
    <w:p w14:paraId="3D55062D"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7. </w:t>
      </w:r>
      <w:r w:rsidRPr="00DE06DD">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01DAC225"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8. </w:t>
      </w:r>
      <w:r w:rsidRPr="00DE06DD">
        <w:rPr>
          <w:rFonts w:ascii="Calibri" w:hAnsi="Calibri" w:cs="Calibri"/>
          <w:noProof/>
        </w:rPr>
        <w:tab/>
        <w:t xml:space="preserve">Fowler CW. A review of seal and sea lion entanglement in marine debris. Proc North Pacific Rim Fish Conf Mar Debris 1987. 1988; 16–63. </w:t>
      </w:r>
    </w:p>
    <w:p w14:paraId="4056B818"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9. </w:t>
      </w:r>
      <w:r w:rsidRPr="00DE06DD">
        <w:rPr>
          <w:rFonts w:ascii="Calibri" w:hAnsi="Calibri" w:cs="Calibri"/>
          <w:noProof/>
        </w:rPr>
        <w:tab/>
        <w:t xml:space="preserve">Feldkamp SD, Costa DP, G.K. D. Energetic and behavioral effects of net entanglement on juvenile northern fur seals. Fish Bull. 1989;87: 85–94. </w:t>
      </w:r>
    </w:p>
    <w:p w14:paraId="59E14277"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0. </w:t>
      </w:r>
      <w:r w:rsidRPr="00DE06DD">
        <w:rPr>
          <w:rFonts w:ascii="Calibri" w:hAnsi="Calibri" w:cs="Calibri"/>
          <w:noProof/>
        </w:rPr>
        <w:tab/>
        <w:t>Franco-Trecu V, Drago M, Katz H, Machín E, Marín Y. With the noose around the neck: Marine debris entangling otariid species. Environ Pollut. 2017;220: 985–989. doi:10.1016/j.envpol.2016.11.057</w:t>
      </w:r>
    </w:p>
    <w:p w14:paraId="31BFC698"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1. </w:t>
      </w:r>
      <w:r w:rsidRPr="00DE06DD">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US. 1985. pp. 448–452. </w:t>
      </w:r>
    </w:p>
    <w:p w14:paraId="25327642"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2. </w:t>
      </w:r>
      <w:r w:rsidRPr="00DE06DD">
        <w:rPr>
          <w:rFonts w:ascii="Calibri" w:hAnsi="Calibri" w:cs="Calibri"/>
          <w:noProof/>
        </w:rPr>
        <w:tab/>
        <w:t xml:space="preserve">Cawthorn MW. Entanglement in, and Ingestion of, Plastic Litter in Marine Mammals, Sharks, and Turtles in New Zealand Waters. Proceedings of the workshop on the fate and impact of marine debris, 27-29 November, 1984, Honolulu, HI, US. 1985. </w:t>
      </w:r>
    </w:p>
    <w:p w14:paraId="1BEF8EEE"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lastRenderedPageBreak/>
        <w:t xml:space="preserve">13. </w:t>
      </w:r>
      <w:r w:rsidRPr="00DE06DD">
        <w:rPr>
          <w:rFonts w:ascii="Calibri" w:hAnsi="Calibri" w:cs="Calibri"/>
          <w:noProof/>
        </w:rPr>
        <w:tab/>
        <w:t>Read AJ. The looming crisis: interactions between marine mammals and fisheries. J Mammal. 2008;89: 541–548. doi:10.1644/07-mamm-s-315r1.1</w:t>
      </w:r>
    </w:p>
    <w:p w14:paraId="504B08D7"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4. </w:t>
      </w:r>
      <w:r w:rsidRPr="00DE06DD">
        <w:rPr>
          <w:rFonts w:ascii="Calibri" w:hAnsi="Calibri" w:cs="Calibri"/>
          <w:noProof/>
        </w:rPr>
        <w:tab/>
        <w:t xml:space="preserve">Weise MJ, Harvey JT. Impact of the California sea lion (Zalophus californianus) on salmon fisheries in Monterey Bay, California. Fish Bull. 2005;103: 685–696. </w:t>
      </w:r>
    </w:p>
    <w:p w14:paraId="699F0BC6"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5. </w:t>
      </w:r>
      <w:r w:rsidRPr="00DE06DD">
        <w:rPr>
          <w:rFonts w:ascii="Calibri" w:hAnsi="Calibri" w:cs="Calibri"/>
          <w:noProof/>
        </w:rPr>
        <w:tab/>
        <w:t>Donohue MJ, Foley DG. Remote sensing reveals links among the endangered Hawaiian monk seal, marine debris, and El Niño. Mar Mammal Sci. 2007;23: 468–473. doi:10.1111/j.1748-7692.2007.00114.x</w:t>
      </w:r>
    </w:p>
    <w:p w14:paraId="1593ABCF"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6. </w:t>
      </w:r>
      <w:r w:rsidRPr="00DE06DD">
        <w:rPr>
          <w:rFonts w:ascii="Calibri" w:hAnsi="Calibri" w:cs="Calibri"/>
          <w:noProof/>
        </w:rPr>
        <w:tab/>
        <w:t>Keledjian AJ, Mesnick S. The impacts of el niño conditions on california sea lion (</w:t>
      </w:r>
      <w:r w:rsidRPr="00DE06DD">
        <w:rPr>
          <w:rFonts w:ascii="Calibri" w:hAnsi="Calibri" w:cs="Calibri"/>
          <w:i/>
          <w:iCs/>
          <w:noProof/>
        </w:rPr>
        <w:t>Zalophus californianus</w:t>
      </w:r>
      <w:r w:rsidRPr="00DE06DD">
        <w:rPr>
          <w:rFonts w:ascii="Calibri" w:hAnsi="Calibri" w:cs="Calibri"/>
          <w:noProof/>
        </w:rPr>
        <w:t>) fisheries interactions: Predicting spatial and temporal hotspots along the california coast. Aquat Mamm. 2013;39: 221–232. doi:10.1578/AM.39.3.2013.221</w:t>
      </w:r>
    </w:p>
    <w:p w14:paraId="5D32E7DC"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7. </w:t>
      </w:r>
      <w:r w:rsidRPr="00DE06DD">
        <w:rPr>
          <w:rFonts w:ascii="Calibri" w:hAnsi="Calibri" w:cs="Calibri"/>
          <w:noProof/>
        </w:rPr>
        <w:tab/>
        <w:t>Harcourt R, Aurioles D, Sanchez J. Entanglement of California sea lions at Los Islotes, Baja California Sur, Mexico. Mar Mammal Sci. 1994;10: 122–125. doi:10.1111/j.1748-7692.1994.tb00399.x</w:t>
      </w:r>
    </w:p>
    <w:p w14:paraId="04F5BD97"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8. </w:t>
      </w:r>
      <w:r w:rsidRPr="00DE06DD">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6276F516"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19. </w:t>
      </w:r>
      <w:r w:rsidRPr="00DE06DD">
        <w:rPr>
          <w:rFonts w:ascii="Calibri" w:hAnsi="Calibri" w:cs="Calibri"/>
          <w:noProof/>
        </w:rPr>
        <w:tab/>
        <w:t>Raum-Suryan KL, Jemison LA, Pitcher KW. Entanglement of Steller sea lions (</w:t>
      </w:r>
      <w:r w:rsidRPr="00DE06DD">
        <w:rPr>
          <w:rFonts w:ascii="Calibri" w:hAnsi="Calibri" w:cs="Calibri"/>
          <w:i/>
          <w:iCs/>
          <w:noProof/>
        </w:rPr>
        <w:t>Eumetopias jubatus</w:t>
      </w:r>
      <w:r w:rsidRPr="00DE06DD">
        <w:rPr>
          <w:rFonts w:ascii="Calibri" w:hAnsi="Calibri" w:cs="Calibri"/>
          <w:noProof/>
        </w:rPr>
        <w:t>) in marine debris: Identifying causes and finding solutions. Mar Pollut Bull. 2009;58: 1487–1495. doi:10.1016/j.marpolbul.2009.06.004</w:t>
      </w:r>
    </w:p>
    <w:p w14:paraId="08A545C8"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0. </w:t>
      </w:r>
      <w:r w:rsidRPr="00DE06DD">
        <w:rPr>
          <w:rFonts w:ascii="Calibri" w:hAnsi="Calibri" w:cs="Calibri"/>
          <w:noProof/>
        </w:rPr>
        <w:tab/>
        <w:t>Hanni KD, Pyle P. Entanglement of pinnipeds in synthetic materials at South-east Farallon Island, California, 1976-1998. Mar Pollut Bull. 2000;40: 1076–1081. doi:10.1016/S0025-326X(00)00050-3</w:t>
      </w:r>
    </w:p>
    <w:p w14:paraId="4772B5A4"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1. </w:t>
      </w:r>
      <w:r w:rsidRPr="00DE06DD">
        <w:rPr>
          <w:rFonts w:ascii="Calibri" w:hAnsi="Calibri" w:cs="Calibri"/>
          <w:noProof/>
        </w:rPr>
        <w:tab/>
        <w:t xml:space="preserve">Stewart BS, Yochem PK. Pinniped Entanglement in Synthetic Materials in the Southern California </w:t>
      </w:r>
      <w:r w:rsidRPr="00DE06DD">
        <w:rPr>
          <w:rFonts w:ascii="Calibri" w:hAnsi="Calibri" w:cs="Calibri"/>
          <w:noProof/>
        </w:rPr>
        <w:lastRenderedPageBreak/>
        <w:t xml:space="preserve">Bight. Proceedings of the Second International Conference on Marine Debris, 2-7 April 1989, Honolulu, Hawaii. 1990. pp. 554–561. </w:t>
      </w:r>
    </w:p>
    <w:p w14:paraId="16AF1FF5"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2. </w:t>
      </w:r>
      <w:r w:rsidRPr="00DE06DD">
        <w:rPr>
          <w:rFonts w:ascii="Calibri" w:hAnsi="Calibri" w:cs="Calibri"/>
          <w:noProof/>
        </w:rPr>
        <w:tab/>
        <w:t>Opfer S, Arthur C, Lippiatt S. NOAA Marine Debris Shoreline Survey Field Guide. NOAA Mar Debris Progr. 2012. Available: www.MarineDebris.noaa.gov</w:t>
      </w:r>
    </w:p>
    <w:p w14:paraId="5769C980"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3. </w:t>
      </w:r>
      <w:r w:rsidRPr="00DE06DD">
        <w:rPr>
          <w:rFonts w:ascii="Calibri" w:hAnsi="Calibri" w:cs="Calibri"/>
          <w:noProof/>
        </w:rPr>
        <w:tab/>
        <w:t xml:space="preserve">Loughlin TR. Assessment of Net Entanglement on Northern Sea Lions in the Aleutian Islands, 25 June - 15 July 1985. 1986. </w:t>
      </w:r>
    </w:p>
    <w:p w14:paraId="106428FE"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4. </w:t>
      </w:r>
      <w:r w:rsidRPr="00DE06DD">
        <w:rPr>
          <w:rFonts w:ascii="Calibri" w:hAnsi="Calibri" w:cs="Calibri"/>
          <w:noProof/>
        </w:rPr>
        <w:tab/>
        <w:t xml:space="preserve">Kenyon KW. No man is benign: The endangered monk seal. Oceans. 1980;May: 43–54. </w:t>
      </w:r>
    </w:p>
    <w:p w14:paraId="6D85448E"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5. </w:t>
      </w:r>
      <w:r w:rsidRPr="00DE06DD">
        <w:rPr>
          <w:rFonts w:ascii="Calibri" w:hAnsi="Calibri" w:cs="Calibri"/>
          <w:noProof/>
        </w:rPr>
        <w:tab/>
        <w:t xml:space="preserve">Bonner WN, McCann T. Neck collars on fur seals, </w:t>
      </w:r>
      <w:r w:rsidRPr="00DE06DD">
        <w:rPr>
          <w:rFonts w:ascii="Calibri" w:hAnsi="Calibri" w:cs="Calibri"/>
          <w:i/>
          <w:iCs/>
          <w:noProof/>
        </w:rPr>
        <w:t>Arctocephalus gazella</w:t>
      </w:r>
      <w:r w:rsidRPr="00DE06DD">
        <w:rPr>
          <w:rFonts w:ascii="Calibri" w:hAnsi="Calibri" w:cs="Calibri"/>
          <w:noProof/>
        </w:rPr>
        <w:t xml:space="preserve">, at South Georgia. Br Antarct Surv Rep. 1982;57: 73–77. </w:t>
      </w:r>
    </w:p>
    <w:p w14:paraId="2CA3E2D7"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6. </w:t>
      </w:r>
      <w:r w:rsidRPr="00DE06DD">
        <w:rPr>
          <w:rFonts w:ascii="Calibri" w:hAnsi="Calibri" w:cs="Calibri"/>
          <w:noProof/>
        </w:rPr>
        <w:tab/>
        <w:t xml:space="preserve">Henderson JR. Encounters of Hawaiian Monk Seals With Fishing Gear at Lisianski Island, 1982. Mar Fish Rev. 1984;46: 59–61. </w:t>
      </w:r>
    </w:p>
    <w:p w14:paraId="26421146"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7. </w:t>
      </w:r>
      <w:r w:rsidRPr="00DE06DD">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4F9D62A0"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8. </w:t>
      </w:r>
      <w:r w:rsidRPr="00DE06DD">
        <w:rPr>
          <w:rFonts w:ascii="Calibri" w:hAnsi="Calibri" w:cs="Calibri"/>
          <w:noProof/>
        </w:rPr>
        <w:tab/>
        <w:t xml:space="preserve">Zavadil PA, Robson BW, Lestenkof AD, Holser R, Malavansky A. Northern Fur Seal Entanglement Studies on the Pribilof Islands in 2006. 2007. </w:t>
      </w:r>
    </w:p>
    <w:p w14:paraId="63DD76CE"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29. </w:t>
      </w:r>
      <w:r w:rsidRPr="00DE06DD">
        <w:rPr>
          <w:rFonts w:ascii="Calibri" w:hAnsi="Calibri" w:cs="Calibri"/>
          <w:noProof/>
        </w:rPr>
        <w:tab/>
        <w:t>Winship AJ, Trites AW, Calkins DG. Growth in Body Size of the Steller Sea Lion (</w:t>
      </w:r>
      <w:r w:rsidRPr="00DE06DD">
        <w:rPr>
          <w:rFonts w:ascii="Calibri" w:hAnsi="Calibri" w:cs="Calibri"/>
          <w:i/>
          <w:iCs/>
          <w:noProof/>
        </w:rPr>
        <w:t>Eumetopias jubatus</w:t>
      </w:r>
      <w:r w:rsidRPr="00DE06DD">
        <w:rPr>
          <w:rFonts w:ascii="Calibri" w:hAnsi="Calibri" w:cs="Calibri"/>
          <w:noProof/>
        </w:rPr>
        <w:t>). J Mammal. 2001;82: 500–519. doi:10.1644/1545-1542(2001)082&lt;0500:gibsot&gt;2.0.co;2</w:t>
      </w:r>
    </w:p>
    <w:p w14:paraId="42239F24"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0. </w:t>
      </w:r>
      <w:r w:rsidRPr="00DE06DD">
        <w:rPr>
          <w:rFonts w:ascii="Calibri" w:hAnsi="Calibri" w:cs="Calibri"/>
          <w:noProof/>
        </w:rPr>
        <w:tab/>
        <w:t>National Marine Fisheries Service. 2018 West Coast Whale Entanglement Summary. NOAA Fish. 2019. Available: https://seagrant.oregonstate.edu/sites/seagrant.oregonstate.edu/files/wcr_2018_entanglement</w:t>
      </w:r>
      <w:r w:rsidRPr="00DE06DD">
        <w:rPr>
          <w:rFonts w:ascii="Calibri" w:hAnsi="Calibri" w:cs="Calibri"/>
          <w:noProof/>
        </w:rPr>
        <w:lastRenderedPageBreak/>
        <w:t>_report_508.pdf</w:t>
      </w:r>
    </w:p>
    <w:p w14:paraId="6B9D0DE7"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1. </w:t>
      </w:r>
      <w:r w:rsidRPr="00DE06DD">
        <w:rPr>
          <w:rFonts w:ascii="Calibri" w:hAnsi="Calibri" w:cs="Calibri"/>
          <w:noProof/>
        </w:rPr>
        <w:tab/>
        <w:t xml:space="preserve">Zavala-González A, Mellink E. Entanglement of California sea lions, </w:t>
      </w:r>
      <w:r w:rsidRPr="00DE06DD">
        <w:rPr>
          <w:rFonts w:ascii="Calibri" w:hAnsi="Calibri" w:cs="Calibri"/>
          <w:i/>
          <w:iCs/>
          <w:noProof/>
        </w:rPr>
        <w:t>Zalophus californianus californianus</w:t>
      </w:r>
      <w:r w:rsidRPr="00DE06DD">
        <w:rPr>
          <w:rFonts w:ascii="Calibri" w:hAnsi="Calibri" w:cs="Calibri"/>
          <w:noProof/>
        </w:rPr>
        <w:t xml:space="preserve">, in fishing gear in the central-northern part of the Gulf of California, Mexico. Fish Bull. 1997;95: 180–184. </w:t>
      </w:r>
    </w:p>
    <w:p w14:paraId="032B515B"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2. </w:t>
      </w:r>
      <w:r w:rsidRPr="00DE06DD">
        <w:rPr>
          <w:rFonts w:ascii="Calibri" w:hAnsi="Calibri" w:cs="Calibri"/>
          <w:noProof/>
        </w:rPr>
        <w:tab/>
        <w:t xml:space="preserve">Peterson W, Robert M, Bond NA. The warm Blob continues to dominate the ecosystem of the northern California Current. PICES. 2015;23: 44–46. </w:t>
      </w:r>
    </w:p>
    <w:p w14:paraId="2FDCBC0B"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3. </w:t>
      </w:r>
      <w:r w:rsidRPr="00DE06DD">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4226BD60"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4. </w:t>
      </w:r>
      <w:r w:rsidRPr="00DE06DD">
        <w:rPr>
          <w:rFonts w:ascii="Calibri" w:hAnsi="Calibri" w:cs="Calibri"/>
          <w:noProof/>
        </w:rPr>
        <w:tab/>
        <w:t>Greg Hofmeyr GJ, Bester MN, Kirkman SP, Lydersen C, Kovacs KM. Entanglement of Antarctic fur seals at Bouvetøya, Southern Ocean. Mar Pollut Bull. 2006;52: 1077–1080. doi:10.1016/j.marpolbul.2006.05.003</w:t>
      </w:r>
    </w:p>
    <w:p w14:paraId="633BF260"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5. </w:t>
      </w:r>
      <w:r w:rsidRPr="00DE06DD">
        <w:rPr>
          <w:rFonts w:ascii="Calibri" w:hAnsi="Calibri" w:cs="Calibri"/>
          <w:noProof/>
        </w:rPr>
        <w:tab/>
        <w:t>Arnould JPY, Croxall JP. Trends in entanglement of Antarctic fur seals (</w:t>
      </w:r>
      <w:r w:rsidRPr="00DE06DD">
        <w:rPr>
          <w:rFonts w:ascii="Calibri" w:hAnsi="Calibri" w:cs="Calibri"/>
          <w:i/>
          <w:iCs/>
          <w:noProof/>
        </w:rPr>
        <w:t>Arctocephalus gazella</w:t>
      </w:r>
      <w:r w:rsidRPr="00DE06DD">
        <w:rPr>
          <w:rFonts w:ascii="Calibri" w:hAnsi="Calibri" w:cs="Calibri"/>
          <w:noProof/>
        </w:rPr>
        <w:t>) in man-made debris at South Georgia. Mar Pollut Bull. 1995;30: 707–712. doi:10.1016/0025-326X(95)00054-Q</w:t>
      </w:r>
    </w:p>
    <w:p w14:paraId="0DCE394D"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6. </w:t>
      </w:r>
      <w:r w:rsidRPr="00DE06DD">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3B78EC15"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7. </w:t>
      </w:r>
      <w:r w:rsidRPr="00DE06DD">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2905A272"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lastRenderedPageBreak/>
        <w:t xml:space="preserve">38. </w:t>
      </w:r>
      <w:r w:rsidRPr="00DE06DD">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5835A776"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39. </w:t>
      </w:r>
      <w:r w:rsidRPr="00DE06DD">
        <w:rPr>
          <w:rFonts w:ascii="Calibri" w:hAnsi="Calibri" w:cs="Calibri"/>
          <w:noProof/>
        </w:rPr>
        <w:tab/>
        <w:t>Götz T, Janik VM. Acoustic deterrent devices to prevent pinniped depredation: Efficiency, conservation concerns and possible solutions. Mar Ecol Prog Ser. 2013;492: 285–302. doi:10.3354/meps10482</w:t>
      </w:r>
    </w:p>
    <w:p w14:paraId="1D662E9D"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0. </w:t>
      </w:r>
      <w:r w:rsidRPr="00DE06DD">
        <w:rPr>
          <w:rFonts w:ascii="Calibri" w:hAnsi="Calibri" w:cs="Calibri"/>
          <w:noProof/>
        </w:rPr>
        <w:tab/>
        <w:t>Jefferson TA, Curry BE. Acoustic methods of reducing or eliminating marine mammal-fishery interactions: Do they work? Ocean Coast Manag. 1996;31: 41–70. doi:10.1016/0964-5691(95)00049-6</w:t>
      </w:r>
    </w:p>
    <w:p w14:paraId="74170138"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1. </w:t>
      </w:r>
      <w:r w:rsidRPr="00DE06DD">
        <w:rPr>
          <w:rFonts w:ascii="Calibri" w:hAnsi="Calibri" w:cs="Calibri"/>
          <w:noProof/>
        </w:rPr>
        <w:tab/>
        <w:t>Götz T, Janik VM. Target-specific acoustic predator deterrence in the marine environment. Anim Conserv. 2015;18: 102–111. doi:10.1111/acv.12141</w:t>
      </w:r>
    </w:p>
    <w:p w14:paraId="3196A66C"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2. </w:t>
      </w:r>
      <w:r w:rsidRPr="00DE06DD">
        <w:rPr>
          <w:rFonts w:ascii="Calibri" w:hAnsi="Calibri" w:cs="Calibri"/>
          <w:noProof/>
        </w:rPr>
        <w:tab/>
        <w:t>Shomura RS., Yoshida HO. Proceedings of the workshop on the fate and impact of marine debris, 27-29 November, 1984, Honolulu, HI, U.S. In: Shomura RS, Yoshida HO, editors. Proceedings of the workshop on the fate and impact of marine debris, 27-29 November, 1984, Honolulu, HI. Honolulu, HI; 1985. doi:NOAA-TM-NMFS-SWFC-54</w:t>
      </w:r>
    </w:p>
    <w:p w14:paraId="7B7B586B"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3. </w:t>
      </w:r>
      <w:r w:rsidRPr="00DE06DD">
        <w:rPr>
          <w:rFonts w:ascii="Calibri" w:hAnsi="Calibri" w:cs="Calibri"/>
          <w:noProof/>
        </w:rPr>
        <w:tab/>
        <w:t>Henderson JR. Recent entanglements of Hawaiian monk seals in marine debris. In: Shomura R, Godfrey M, editors. Proceedings of the Second International Conference on Marine Debris. Honolulu, HI: NMFS; 1990. pp. 540–553. doi:10.1109/TKDE.2011.223</w:t>
      </w:r>
    </w:p>
    <w:p w14:paraId="45FC033F"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4. </w:t>
      </w:r>
      <w:r w:rsidRPr="00DE06DD">
        <w:rPr>
          <w:rFonts w:ascii="Calibri" w:hAnsi="Calibri" w:cs="Calibri"/>
          <w:noProof/>
        </w:rPr>
        <w:tab/>
        <w:t xml:space="preserve">Shaughnessy P. Entanglement of Cape Fur Seals with Man-made Objects. Mar Pollut Bull. 1980;11: 332–336. </w:t>
      </w:r>
    </w:p>
    <w:p w14:paraId="701563D2"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5. </w:t>
      </w:r>
      <w:r w:rsidRPr="00DE06DD">
        <w:rPr>
          <w:rFonts w:ascii="Calibri" w:hAnsi="Calibri" w:cs="Calibri"/>
          <w:noProof/>
        </w:rPr>
        <w:tab/>
        <w:t xml:space="preserve">Hofmeyer GJ, De Maine M, Bester MN, Kirkman SP, Pistorius PA, Makhado AB. Entanglement of Pinnipeds At Marion Island , Southern Ocean: 1991-2001. Aust Mammal. 2002;24: 141–146. </w:t>
      </w:r>
    </w:p>
    <w:p w14:paraId="7FA36A9E"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lastRenderedPageBreak/>
        <w:t xml:space="preserve">46. </w:t>
      </w:r>
      <w:r w:rsidRPr="00DE06DD">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3B3E2F00"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7. </w:t>
      </w:r>
      <w:r w:rsidRPr="00DE06DD">
        <w:rPr>
          <w:rFonts w:ascii="Calibri" w:hAnsi="Calibri" w:cs="Calibri"/>
          <w:noProof/>
        </w:rPr>
        <w:tab/>
        <w:t>Pemberton D, Brothers NP, Kirkwood R. Entanglement of Australian fur seals in man-made debris in tasmanian waters. Wildl Res. 1992;19: 151–159. doi:10.1071/WR9920151</w:t>
      </w:r>
    </w:p>
    <w:p w14:paraId="5B9DF9BA" w14:textId="77777777" w:rsidR="00DE06DD" w:rsidRPr="00DE06DD" w:rsidRDefault="00DE06DD" w:rsidP="00DE06DD">
      <w:pPr>
        <w:widowControl w:val="0"/>
        <w:autoSpaceDE w:val="0"/>
        <w:autoSpaceDN w:val="0"/>
        <w:adjustRightInd w:val="0"/>
        <w:spacing w:line="480" w:lineRule="auto"/>
        <w:ind w:left="640" w:hanging="640"/>
        <w:rPr>
          <w:rFonts w:ascii="Calibri" w:hAnsi="Calibri" w:cs="Calibri"/>
          <w:noProof/>
        </w:rPr>
      </w:pPr>
      <w:r w:rsidRPr="00DE06DD">
        <w:rPr>
          <w:rFonts w:ascii="Calibri" w:hAnsi="Calibri" w:cs="Calibri"/>
          <w:noProof/>
        </w:rPr>
        <w:t xml:space="preserve">48. </w:t>
      </w:r>
      <w:r w:rsidRPr="00DE06DD">
        <w:rPr>
          <w:rFonts w:ascii="Calibri" w:hAnsi="Calibri" w:cs="Calibri"/>
          <w:noProof/>
        </w:rPr>
        <w:tab/>
        <w:t>Boren LJ, Morrissey M, Muller CG, Gemmell NJ. Entanglement of New Zealand fur seals in man-made debris at Kaikoura, New Zealand. Mar Pollut Bull. 2006;52: 442–446. doi:10.1016/j.marpolbul.2005.12.003</w:t>
      </w:r>
    </w:p>
    <w:p w14:paraId="5C78D726" w14:textId="56822F88" w:rsidR="00DB250C" w:rsidRPr="00DB250C" w:rsidRDefault="00DB250C" w:rsidP="00DE06DD">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z Allyn" w:date="2020-03-20T15:33:00Z" w:initials="LA">
    <w:p w14:paraId="41BEFFB3" w14:textId="5EA2CEB3" w:rsidR="00846207" w:rsidRDefault="00846207">
      <w:pPr>
        <w:pStyle w:val="CommentText"/>
      </w:pPr>
      <w:r>
        <w:rPr>
          <w:rStyle w:val="CommentReference"/>
        </w:rPr>
        <w:annotationRef/>
      </w:r>
      <w:r>
        <w:t>Need to make full dataset available</w:t>
      </w:r>
    </w:p>
  </w:comment>
  <w:comment w:id="2" w:author="Liz Allyn" w:date="2020-03-20T15:12:00Z" w:initials="LA">
    <w:p w14:paraId="228362EC" w14:textId="2E30C401" w:rsidR="009511A9" w:rsidRDefault="009511A9">
      <w:pPr>
        <w:pStyle w:val="CommentText"/>
      </w:pPr>
      <w:r>
        <w:rPr>
          <w:rStyle w:val="CommentReference"/>
        </w:rPr>
        <w:annotationRef/>
      </w:r>
      <w:r>
        <w:t>add permit numbers</w:t>
      </w:r>
      <w:r w:rsidR="00EE6BE1">
        <w:t xml:space="preserve"> to satisfy animal care requirements</w:t>
      </w:r>
    </w:p>
  </w:comment>
  <w:comment w:id="3" w:author="Jonathan Scordino" w:date="2020-03-13T09:48:00Z" w:initials="JS">
    <w:p w14:paraId="01793BD7" w14:textId="188233F1" w:rsidR="00712105" w:rsidRDefault="00712105">
      <w:pPr>
        <w:pStyle w:val="CommentText"/>
      </w:pPr>
      <w:r>
        <w:rPr>
          <w:rStyle w:val="CommentReference"/>
        </w:rPr>
        <w:annotationRef/>
      </w:r>
      <w:r>
        <w:t>We could add some bathymetry to this map to make it prettier.  Or even a DEM for the land.</w:t>
      </w:r>
    </w:p>
  </w:comment>
  <w:comment w:id="4" w:author="Liz Allyn" w:date="2020-03-24T08:54:00Z" w:initials="LA">
    <w:p w14:paraId="400F1E17" w14:textId="429FDBB5" w:rsidR="00526920" w:rsidRDefault="00526920">
      <w:pPr>
        <w:pStyle w:val="CommentText"/>
      </w:pPr>
      <w:r>
        <w:rPr>
          <w:rStyle w:val="CommentReference"/>
        </w:rPr>
        <w:annotationRef/>
      </w:r>
      <w:r>
        <w:t>Sure</w:t>
      </w:r>
    </w:p>
  </w:comment>
  <w:comment w:id="5" w:author="Jonathan Scordino" w:date="2020-03-03T21:17:00Z" w:initials="JS">
    <w:p w14:paraId="3F113E3A" w14:textId="19E0652F" w:rsidR="00712105" w:rsidRDefault="00712105">
      <w:pPr>
        <w:pStyle w:val="CommentText"/>
      </w:pPr>
      <w:r>
        <w:rPr>
          <w:rStyle w:val="CommentReference"/>
        </w:rPr>
        <w:annotationRef/>
      </w:r>
      <w:r>
        <w:t>2014 also had poor temporal coverage.</w:t>
      </w:r>
    </w:p>
    <w:p w14:paraId="50968D25" w14:textId="1664BFD7" w:rsidR="00712105" w:rsidRDefault="00712105">
      <w:pPr>
        <w:pStyle w:val="CommentText"/>
      </w:pPr>
    </w:p>
    <w:p w14:paraId="32206A9B" w14:textId="17CD4763" w:rsidR="00712105" w:rsidRDefault="00712105">
      <w:pPr>
        <w:pStyle w:val="CommentText"/>
      </w:pPr>
      <w:r>
        <w:t>I suggest removing 2014 as well to be consistent. Shouldn’t really affect the results.</w:t>
      </w:r>
    </w:p>
  </w:comment>
  <w:comment w:id="6" w:author="Liz Allyn" w:date="2020-03-20T13:52:00Z" w:initials="LA">
    <w:p w14:paraId="60B08C01" w14:textId="5017D01C" w:rsidR="00036BD2" w:rsidRDefault="00036BD2">
      <w:pPr>
        <w:pStyle w:val="CommentText"/>
      </w:pPr>
      <w:r>
        <w:rPr>
          <w:rStyle w:val="CommentReference"/>
        </w:rPr>
        <w:annotationRef/>
      </w:r>
      <w:r>
        <w:t xml:space="preserve">Argument for keeping it in: the coverage is poor, but is arranged well – there are low data points from May, June, and September and high ones from the middle of summer. Obviously still skewed high but the bump only shows up in Stellers, not Californias as would be expected, so I think the impact is low. </w:t>
      </w:r>
    </w:p>
  </w:comment>
  <w:comment w:id="8" w:author="Jonathan Scordino" w:date="2020-03-13T11:13:00Z" w:initials="JS">
    <w:p w14:paraId="7155F9F8" w14:textId="446CD14E" w:rsidR="00712105" w:rsidRDefault="00712105">
      <w:pPr>
        <w:pStyle w:val="CommentText"/>
      </w:pPr>
      <w:r>
        <w:rPr>
          <w:rStyle w:val="CommentReference"/>
        </w:rPr>
        <w:annotationRef/>
      </w:r>
      <w:r>
        <w:t>This is a factor of 10 less than June and July</w:t>
      </w:r>
    </w:p>
  </w:comment>
  <w:comment w:id="9" w:author="Elizabeth Allyn" w:date="2020-03-16T09:22:00Z" w:initials="EA">
    <w:p w14:paraId="7153544B" w14:textId="24C2A4F3" w:rsidR="00712105" w:rsidRDefault="00712105">
      <w:pPr>
        <w:pStyle w:val="CommentText"/>
      </w:pPr>
      <w:r>
        <w:rPr>
          <w:rStyle w:val="CommentReference"/>
        </w:rPr>
        <w:annotationRef/>
      </w:r>
      <w:r>
        <w:t>And a factor of 10 greater than every other month. I went back and forth</w:t>
      </w:r>
      <w:r w:rsidR="00A27CF6">
        <w:t xml:space="preserve"> on including it</w:t>
      </w:r>
      <w:r>
        <w:t>, could go back again</w:t>
      </w:r>
    </w:p>
  </w:comment>
  <w:comment w:id="10" w:author="Liz Allyn" w:date="2020-03-20T16:13:00Z" w:initials="LA">
    <w:p w14:paraId="1A910B00" w14:textId="2B1BEF3D" w:rsidR="00FF2F34" w:rsidRDefault="00FF2F34">
      <w:pPr>
        <w:pStyle w:val="CommentText"/>
      </w:pPr>
      <w:r>
        <w:rPr>
          <w:rStyle w:val="CommentReference"/>
        </w:rPr>
        <w:annotationRef/>
      </w:r>
      <w:r>
        <w:t>Might need to add num/denom for each %</w:t>
      </w:r>
    </w:p>
  </w:comment>
  <w:comment w:id="11" w:author="Elizabeth Allyn" w:date="2020-02-26T16:39:00Z" w:initials="EA">
    <w:p w14:paraId="40305AAF" w14:textId="59E7250B" w:rsidR="00712105" w:rsidRDefault="00712105">
      <w:pPr>
        <w:pStyle w:val="CommentText"/>
      </w:pPr>
      <w:r>
        <w:rPr>
          <w:rStyle w:val="CommentReference"/>
        </w:rPr>
        <w:annotationRef/>
      </w:r>
      <w:r>
        <w:t xml:space="preserve">Reminder to fix </w:t>
      </w:r>
      <w:r w:rsidR="009A27BE">
        <w:t>check</w:t>
      </w:r>
      <w:r>
        <w:t xml:space="preserve"> reference numbers before final</w:t>
      </w:r>
    </w:p>
  </w:comment>
  <w:comment w:id="12" w:author="Jonathan Scordino" w:date="2020-03-13T11:22:00Z" w:initials="JS">
    <w:p w14:paraId="2D5A27D8" w14:textId="06054CB3" w:rsidR="00712105" w:rsidRDefault="00712105">
      <w:pPr>
        <w:pStyle w:val="CommentText"/>
      </w:pPr>
      <w:r>
        <w:rPr>
          <w:rStyle w:val="CommentReference"/>
        </w:rPr>
        <w:annotationRef/>
      </w:r>
      <w:r>
        <w:t>The peaks of Zc in 2014 and EJ in 2018 are interesting because those are years with poor temporal coverage. For example, 2014 is very focused on just the summer making it unsurprising that the rates are higher than expected.</w:t>
      </w:r>
    </w:p>
  </w:comment>
  <w:comment w:id="13" w:author="Elizabeth Allyn" w:date="2020-03-16T09:26:00Z" w:initials="EA">
    <w:p w14:paraId="7F8D802B" w14:textId="349230AB" w:rsidR="00712105" w:rsidRDefault="00712105">
      <w:pPr>
        <w:pStyle w:val="CommentText"/>
      </w:pPr>
      <w:r>
        <w:rPr>
          <w:rStyle w:val="CommentReference"/>
        </w:rPr>
        <w:annotationRef/>
      </w:r>
      <w:r>
        <w:t>Good point.</w:t>
      </w:r>
    </w:p>
  </w:comment>
  <w:comment w:id="14" w:author="Elizabeth Allyn" w:date="2020-03-16T15:59:00Z" w:initials="EA">
    <w:p w14:paraId="4B05ABF8" w14:textId="63B67D5B" w:rsidR="00712105" w:rsidRDefault="00712105">
      <w:pPr>
        <w:pStyle w:val="CommentText"/>
      </w:pPr>
      <w:r>
        <w:rPr>
          <w:rStyle w:val="CommentReference"/>
        </w:rPr>
        <w:annotationRef/>
      </w:r>
      <w:r>
        <w:t xml:space="preserve">2014 rates are only high in </w:t>
      </w:r>
      <w:proofErr w:type="spellStart"/>
      <w:r>
        <w:t>june</w:t>
      </w:r>
      <w:proofErr w:type="spellEnd"/>
      <w:r>
        <w:t>/</w:t>
      </w:r>
      <w:proofErr w:type="spellStart"/>
      <w:r>
        <w:t>july</w:t>
      </w:r>
      <w:proofErr w:type="spellEnd"/>
      <w:r>
        <w:t>, low may, august, September, so we have enough data to even it out a little – 0’s in the other months wouldn’t be enough to temper a 40% entanglement rate in July</w:t>
      </w:r>
    </w:p>
    <w:p w14:paraId="6AF3E931" w14:textId="7E6AF009" w:rsidR="00712105" w:rsidRDefault="00712105">
      <w:pPr>
        <w:pStyle w:val="CommentText"/>
      </w:pPr>
      <w:r>
        <w:t>It seems like the increase is real – the magnitude is too great</w:t>
      </w:r>
    </w:p>
  </w:comment>
  <w:comment w:id="15" w:author="Elizabeth Allyn" w:date="2020-03-16T16:02:00Z" w:initials="EA">
    <w:p w14:paraId="4F4795DA" w14:textId="7B4179A3" w:rsidR="00712105" w:rsidRDefault="00712105">
      <w:pPr>
        <w:pStyle w:val="CommentText"/>
      </w:pPr>
      <w:r>
        <w:rPr>
          <w:rStyle w:val="CommentReference"/>
        </w:rPr>
        <w:annotationRef/>
      </w:r>
      <w:r>
        <w:t>I pretended that we had 0 rates for the other months in 2014 and calculated the average and it was still 5.2% - not quite as high but still a very noticeable increase, still an order of magnitude above the other years</w:t>
      </w:r>
    </w:p>
  </w:comment>
  <w:comment w:id="16" w:author="Elizabeth Allyn" w:date="2020-03-16T16:05:00Z" w:initials="EA">
    <w:p w14:paraId="1367A38C" w14:textId="6C1787B6" w:rsidR="00712105" w:rsidRDefault="00712105">
      <w:pPr>
        <w:pStyle w:val="CommentText"/>
      </w:pPr>
      <w:r>
        <w:rPr>
          <w:rStyle w:val="CommentReference"/>
        </w:rPr>
        <w:annotationRef/>
      </w:r>
      <w:r>
        <w:t xml:space="preserve">2015 is still real – discussion on the blob is still relevant </w:t>
      </w:r>
    </w:p>
  </w:comment>
  <w:comment w:id="17" w:author="Liz Allyn" w:date="2020-03-20T16:15:00Z" w:initials="LA">
    <w:p w14:paraId="6D75CA1E" w14:textId="7512E500" w:rsidR="00FF2F34" w:rsidRDefault="00FF2F34">
      <w:pPr>
        <w:pStyle w:val="CommentText"/>
      </w:pPr>
      <w:r>
        <w:rPr>
          <w:rStyle w:val="CommentReference"/>
        </w:rPr>
        <w:annotationRef/>
      </w:r>
      <w:r>
        <w:t>Might have to put the whole correlation results in supplementary info</w:t>
      </w:r>
    </w:p>
  </w:comment>
  <w:comment w:id="18" w:author="Jonathan Scordino" w:date="2020-03-13T11:33:00Z" w:initials="JS">
    <w:p w14:paraId="003F77C4" w14:textId="239B9155" w:rsidR="00712105" w:rsidRDefault="00712105">
      <w:pPr>
        <w:pStyle w:val="CommentText"/>
      </w:pPr>
      <w:r>
        <w:rPr>
          <w:rStyle w:val="CommentReference"/>
        </w:rPr>
        <w:annotationRef/>
      </w:r>
      <w:r>
        <w:t>How do you have a proportion and a count on the same axis? Should there be a second y-axis for counts?</w:t>
      </w:r>
    </w:p>
  </w:comment>
  <w:comment w:id="19" w:author="Elizabeth Allyn" w:date="2020-03-16T16:06:00Z" w:initials="EA">
    <w:p w14:paraId="47109B62" w14:textId="01AEDFB4" w:rsidR="00712105" w:rsidRDefault="00712105">
      <w:pPr>
        <w:pStyle w:val="CommentText"/>
      </w:pPr>
      <w:r>
        <w:rPr>
          <w:rStyle w:val="CommentReference"/>
        </w:rPr>
        <w:annotationRef/>
      </w:r>
      <w:r>
        <w:t xml:space="preserve">I feel like I’ve been cautioned away from second axes a lot because they are usually associated with malicious data </w:t>
      </w:r>
      <w:proofErr w:type="gramStart"/>
      <w:r>
        <w:t>representation?</w:t>
      </w:r>
      <w:proofErr w:type="gramEnd"/>
      <w:r>
        <w:t xml:space="preserve"> But it would allow for a more descriptive/accurate axis label</w:t>
      </w:r>
      <w:r w:rsidR="00CB1066">
        <w:t>. We should talk about it</w:t>
      </w:r>
    </w:p>
  </w:comment>
  <w:comment w:id="20" w:author="Elizabeth Allyn" w:date="2020-02-27T13:22:00Z" w:initials="EA">
    <w:p w14:paraId="0190E876" w14:textId="369B6097" w:rsidR="00712105" w:rsidRDefault="00712105">
      <w:pPr>
        <w:pStyle w:val="CommentText"/>
      </w:pPr>
      <w:r>
        <w:rPr>
          <w:rStyle w:val="CommentReference"/>
        </w:rPr>
        <w:annotationRef/>
      </w:r>
      <w:r>
        <w:t>Figure out the plan with the lit rates table/figure</w:t>
      </w:r>
    </w:p>
  </w:comment>
  <w:comment w:id="21" w:author="Jonathan Scordino" w:date="2020-03-13T13:47:00Z" w:initials="JS">
    <w:p w14:paraId="2FE1D280" w14:textId="7DFDD2BC" w:rsidR="00712105" w:rsidRDefault="00712105">
      <w:pPr>
        <w:pStyle w:val="CommentText"/>
      </w:pPr>
      <w:r>
        <w:rPr>
          <w:rStyle w:val="CommentReference"/>
        </w:rPr>
        <w:annotationRef/>
      </w:r>
      <w:r>
        <w:t>I kind of feels like you are dropping this here just to drop it here. You have already covered this with ‘most entanglements are caused by humans…”</w:t>
      </w:r>
    </w:p>
  </w:comment>
  <w:comment w:id="22" w:author="Elizabeth Allyn" w:date="2020-03-16T09:36:00Z" w:initials="EA">
    <w:p w14:paraId="67712DD7" w14:textId="388192F4" w:rsidR="00712105" w:rsidRDefault="00712105">
      <w:pPr>
        <w:pStyle w:val="CommentText"/>
      </w:pPr>
      <w:r>
        <w:rPr>
          <w:rStyle w:val="CommentReference"/>
        </w:rPr>
        <w:annotationRef/>
      </w:r>
      <w:r>
        <w:t>Correct. I knew it had to die but it’s such a fun tidbit</w:t>
      </w:r>
    </w:p>
  </w:comment>
  <w:comment w:id="23" w:author="Jonathan Scordino" w:date="2020-03-13T13:55:00Z" w:initials="JS">
    <w:p w14:paraId="09137EA3" w14:textId="320882F9" w:rsidR="00712105" w:rsidRDefault="00712105">
      <w:pPr>
        <w:pStyle w:val="CommentText"/>
      </w:pPr>
      <w:r>
        <w:rPr>
          <w:rStyle w:val="CommentReference"/>
        </w:rPr>
        <w:annotationRef/>
      </w:r>
      <w:r>
        <w:t>You might have to put this as a supplemental table. You can light that firecracker later.</w:t>
      </w:r>
    </w:p>
  </w:comment>
  <w:comment w:id="24" w:author="Liz Allyn" w:date="2020-03-20T15:03:00Z" w:initials="LA">
    <w:p w14:paraId="2D0DC442" w14:textId="78E24123" w:rsidR="00A83089" w:rsidRDefault="00A83089">
      <w:pPr>
        <w:pStyle w:val="CommentText"/>
      </w:pPr>
      <w:r>
        <w:rPr>
          <w:rStyle w:val="CommentReference"/>
        </w:rPr>
        <w:annotationRef/>
      </w:r>
      <w:r w:rsidR="00EA7F29">
        <w:t>If we do, t</w:t>
      </w:r>
      <w:r>
        <w:t>able will be submitted separately, caption goes after references</w:t>
      </w:r>
    </w:p>
  </w:comment>
  <w:comment w:id="25" w:author="Liz Allyn" w:date="2020-03-24T10:42:00Z" w:initials="LA">
    <w:p w14:paraId="3F42A3C7" w14:textId="7DB6147E" w:rsidR="000C4186" w:rsidRDefault="000C4186">
      <w:pPr>
        <w:pStyle w:val="CommentText"/>
      </w:pPr>
      <w:r>
        <w:rPr>
          <w:rStyle w:val="CommentReference"/>
        </w:rPr>
        <w:annotationRef/>
      </w:r>
      <w:proofErr w:type="gramStart"/>
      <w:r>
        <w:t>This needs</w:t>
      </w:r>
      <w:proofErr w:type="gramEnd"/>
      <w:r>
        <w:t xml:space="preserve"> filling in</w:t>
      </w:r>
    </w:p>
  </w:comment>
  <w:comment w:id="26" w:author="Jonathan Scordino" w:date="2020-03-13T13:56:00Z" w:initials="JS">
    <w:p w14:paraId="61E9CDFF" w14:textId="0179A83D" w:rsidR="00712105" w:rsidRDefault="00712105">
      <w:pPr>
        <w:pStyle w:val="CommentText"/>
      </w:pPr>
      <w:r>
        <w:rPr>
          <w:rStyle w:val="CommentReference"/>
        </w:rPr>
        <w:annotationRef/>
      </w:r>
      <w:r>
        <w:t xml:space="preserve">You are going to have to go into Mendeley and make sure that the entries are all entered correctly, in the correct capitalization, and that species names are italicized. I think to italicize you do </w:t>
      </w:r>
      <w:r>
        <w:rPr>
          <w:rStyle w:val="HTMLCode"/>
          <w:rFonts w:ascii="Consolas" w:eastAsiaTheme="minorHAnsi" w:hAnsi="Consolas"/>
          <w:color w:val="242729"/>
          <w:bdr w:val="none" w:sz="0" w:space="0" w:color="auto" w:frame="1"/>
        </w:rPr>
        <w:t>&lt;</w:t>
      </w:r>
      <w:proofErr w:type="spellStart"/>
      <w:r>
        <w:rPr>
          <w:rStyle w:val="HTMLCode"/>
          <w:rFonts w:ascii="Consolas" w:eastAsiaTheme="minorHAnsi" w:hAnsi="Consolas"/>
          <w:color w:val="242729"/>
          <w:bdr w:val="none" w:sz="0" w:space="0" w:color="auto" w:frame="1"/>
        </w:rPr>
        <w:t>i</w:t>
      </w:r>
      <w:proofErr w:type="spellEnd"/>
      <w:r>
        <w:rPr>
          <w:rStyle w:val="HTMLCode"/>
          <w:rFonts w:ascii="Consolas" w:eastAsiaTheme="minorHAnsi" w:hAnsi="Consolas"/>
          <w:color w:val="242729"/>
          <w:bdr w:val="none" w:sz="0" w:space="0" w:color="auto" w:frame="1"/>
        </w:rPr>
        <w:t>&gt;Species Name&lt;/</w:t>
      </w:r>
      <w:proofErr w:type="spellStart"/>
      <w:r>
        <w:rPr>
          <w:rStyle w:val="HTMLCode"/>
          <w:rFonts w:ascii="Consolas" w:eastAsiaTheme="minorHAnsi" w:hAnsi="Consolas"/>
          <w:color w:val="242729"/>
          <w:bdr w:val="none" w:sz="0" w:space="0" w:color="auto" w:frame="1"/>
        </w:rPr>
        <w:t>i</w:t>
      </w:r>
      <w:proofErr w:type="spellEnd"/>
      <w:r>
        <w:rPr>
          <w:rStyle w:val="HTMLCode"/>
          <w:rFonts w:ascii="Consolas" w:eastAsiaTheme="minorHAnsi" w:hAnsi="Consolas"/>
          <w:color w:val="242729"/>
          <w:bdr w:val="none" w:sz="0" w:space="0" w:color="auto" w:frame="1"/>
        </w:rPr>
        <w:t>&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EFFB3" w15:done="0"/>
  <w15:commentEx w15:paraId="228362EC" w15:done="0"/>
  <w15:commentEx w15:paraId="01793BD7" w15:done="0"/>
  <w15:commentEx w15:paraId="400F1E17" w15:paraIdParent="01793BD7" w15:done="0"/>
  <w15:commentEx w15:paraId="32206A9B" w15:done="0"/>
  <w15:commentEx w15:paraId="60B08C01" w15:paraIdParent="32206A9B" w15:done="0"/>
  <w15:commentEx w15:paraId="7155F9F8" w15:done="0"/>
  <w15:commentEx w15:paraId="7153544B" w15:paraIdParent="7155F9F8" w15:done="0"/>
  <w15:commentEx w15:paraId="1A910B00" w15:done="0"/>
  <w15:commentEx w15:paraId="40305AAF" w15:done="0"/>
  <w15:commentEx w15:paraId="2D5A27D8" w15:done="0"/>
  <w15:commentEx w15:paraId="7F8D802B" w15:paraIdParent="2D5A27D8" w15:done="0"/>
  <w15:commentEx w15:paraId="6AF3E931" w15:paraIdParent="2D5A27D8" w15:done="0"/>
  <w15:commentEx w15:paraId="4F4795DA" w15:paraIdParent="2D5A27D8" w15:done="0"/>
  <w15:commentEx w15:paraId="1367A38C" w15:paraIdParent="2D5A27D8" w15:done="0"/>
  <w15:commentEx w15:paraId="6D75CA1E" w15:done="0"/>
  <w15:commentEx w15:paraId="003F77C4" w15:done="0"/>
  <w15:commentEx w15:paraId="47109B62" w15:paraIdParent="003F77C4" w15:done="0"/>
  <w15:commentEx w15:paraId="0190E876" w15:done="0"/>
  <w15:commentEx w15:paraId="2FE1D280" w15:done="1"/>
  <w15:commentEx w15:paraId="67712DD7" w15:paraIdParent="2FE1D280" w15:done="1"/>
  <w15:commentEx w15:paraId="09137EA3" w15:done="0"/>
  <w15:commentEx w15:paraId="2D0DC442" w15:paraIdParent="09137EA3" w15:done="0"/>
  <w15:commentEx w15:paraId="3F42A3C7" w15:done="0"/>
  <w15:commentEx w15:paraId="61E9CD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EFFB3" w16cid:durableId="221F60CA"/>
  <w16cid:commentId w16cid:paraId="228362EC" w16cid:durableId="221F5BE4"/>
  <w16cid:commentId w16cid:paraId="01793BD7" w16cid:durableId="221F4871"/>
  <w16cid:commentId w16cid:paraId="400F1E17" w16cid:durableId="22244962"/>
  <w16cid:commentId w16cid:paraId="32206A9B" w16cid:durableId="221F4872"/>
  <w16cid:commentId w16cid:paraId="60B08C01" w16cid:durableId="221F4912"/>
  <w16cid:commentId w16cid:paraId="7155F9F8" w16cid:durableId="221F4887"/>
  <w16cid:commentId w16cid:paraId="7153544B" w16cid:durableId="221F4888"/>
  <w16cid:commentId w16cid:paraId="1A910B00" w16cid:durableId="221F6A0C"/>
  <w16cid:commentId w16cid:paraId="40305AAF" w16cid:durableId="221F488E"/>
  <w16cid:commentId w16cid:paraId="2D5A27D8" w16cid:durableId="221F488F"/>
  <w16cid:commentId w16cid:paraId="7F8D802B" w16cid:durableId="221F4890"/>
  <w16cid:commentId w16cid:paraId="6AF3E931" w16cid:durableId="221F4891"/>
  <w16cid:commentId w16cid:paraId="4F4795DA" w16cid:durableId="221F4892"/>
  <w16cid:commentId w16cid:paraId="1367A38C" w16cid:durableId="221F4893"/>
  <w16cid:commentId w16cid:paraId="6D75CA1E" w16cid:durableId="221F6A91"/>
  <w16cid:commentId w16cid:paraId="003F77C4" w16cid:durableId="221F4895"/>
  <w16cid:commentId w16cid:paraId="47109B62" w16cid:durableId="221F4896"/>
  <w16cid:commentId w16cid:paraId="0190E876" w16cid:durableId="221F4897"/>
  <w16cid:commentId w16cid:paraId="2FE1D280" w16cid:durableId="221F489B"/>
  <w16cid:commentId w16cid:paraId="67712DD7" w16cid:durableId="221F489C"/>
  <w16cid:commentId w16cid:paraId="09137EA3" w16cid:durableId="221F48A0"/>
  <w16cid:commentId w16cid:paraId="2D0DC442" w16cid:durableId="221F59AB"/>
  <w16cid:commentId w16cid:paraId="3F42A3C7" w16cid:durableId="222462A8"/>
  <w16cid:commentId w16cid:paraId="61E9CDFF" w16cid:durableId="221F48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3789A7" w14:textId="77777777" w:rsidR="00937369" w:rsidRDefault="00937369" w:rsidP="00041378">
      <w:pPr>
        <w:spacing w:after="0" w:line="240" w:lineRule="auto"/>
      </w:pPr>
      <w:r>
        <w:separator/>
      </w:r>
    </w:p>
  </w:endnote>
  <w:endnote w:type="continuationSeparator" w:id="0">
    <w:p w14:paraId="5D1C1255" w14:textId="77777777" w:rsidR="00937369" w:rsidRDefault="00937369" w:rsidP="00041378">
      <w:pPr>
        <w:spacing w:after="0" w:line="240" w:lineRule="auto"/>
      </w:pPr>
      <w:r>
        <w:continuationSeparator/>
      </w:r>
    </w:p>
  </w:endnote>
  <w:endnote w:type="continuationNotice" w:id="1">
    <w:p w14:paraId="01D2871B" w14:textId="77777777" w:rsidR="00937369" w:rsidRDefault="009373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712105" w:rsidRDefault="00712105"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712105" w:rsidRDefault="00712105"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62DE06FC" w:rsidR="00712105" w:rsidRDefault="00712105"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B58C2">
          <w:rPr>
            <w:rStyle w:val="PageNumber"/>
            <w:noProof/>
          </w:rPr>
          <w:t>11</w:t>
        </w:r>
        <w:r>
          <w:rPr>
            <w:rStyle w:val="PageNumber"/>
          </w:rPr>
          <w:fldChar w:fldCharType="end"/>
        </w:r>
      </w:p>
    </w:sdtContent>
  </w:sdt>
  <w:p w14:paraId="3CE040B8" w14:textId="77777777" w:rsidR="00712105" w:rsidRDefault="00712105"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803D7" w14:textId="77777777" w:rsidR="00937369" w:rsidRDefault="00937369" w:rsidP="00041378">
      <w:pPr>
        <w:spacing w:after="0" w:line="240" w:lineRule="auto"/>
      </w:pPr>
      <w:r>
        <w:separator/>
      </w:r>
    </w:p>
  </w:footnote>
  <w:footnote w:type="continuationSeparator" w:id="0">
    <w:p w14:paraId="038F297D" w14:textId="77777777" w:rsidR="00937369" w:rsidRDefault="00937369" w:rsidP="00041378">
      <w:pPr>
        <w:spacing w:after="0" w:line="240" w:lineRule="auto"/>
      </w:pPr>
      <w:r>
        <w:continuationSeparator/>
      </w:r>
    </w:p>
  </w:footnote>
  <w:footnote w:type="continuationNotice" w:id="1">
    <w:p w14:paraId="32DC45AC" w14:textId="77777777" w:rsidR="00937369" w:rsidRDefault="0093736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 Allyn">
    <w15:presenceInfo w15:providerId="Windows Live" w15:userId="2dcd81b6208bb7b6"/>
  </w15:person>
  <w15:person w15:author="Jonathan Scordino">
    <w15:presenceInfo w15:providerId="None" w15:userId="Jonathan Scordino"/>
  </w15:person>
  <w15:person w15:author="Elizabeth Allyn">
    <w15:presenceInfo w15:providerId="None" w15:userId="Elizabeth Ally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20EC"/>
    <w:rsid w:val="00002652"/>
    <w:rsid w:val="00004F06"/>
    <w:rsid w:val="00005353"/>
    <w:rsid w:val="00012C7C"/>
    <w:rsid w:val="00014AA4"/>
    <w:rsid w:val="00014B13"/>
    <w:rsid w:val="00015088"/>
    <w:rsid w:val="000150B5"/>
    <w:rsid w:val="00017648"/>
    <w:rsid w:val="00021C16"/>
    <w:rsid w:val="00023320"/>
    <w:rsid w:val="000236B7"/>
    <w:rsid w:val="000279E0"/>
    <w:rsid w:val="00030715"/>
    <w:rsid w:val="00031C15"/>
    <w:rsid w:val="00033F0B"/>
    <w:rsid w:val="0003624E"/>
    <w:rsid w:val="00036950"/>
    <w:rsid w:val="00036BD2"/>
    <w:rsid w:val="00037F13"/>
    <w:rsid w:val="000400F7"/>
    <w:rsid w:val="00041378"/>
    <w:rsid w:val="00041865"/>
    <w:rsid w:val="00045B6C"/>
    <w:rsid w:val="0005277F"/>
    <w:rsid w:val="00053739"/>
    <w:rsid w:val="00053F8C"/>
    <w:rsid w:val="00055C69"/>
    <w:rsid w:val="00056854"/>
    <w:rsid w:val="000573F8"/>
    <w:rsid w:val="00061FD0"/>
    <w:rsid w:val="00063EA9"/>
    <w:rsid w:val="00071A23"/>
    <w:rsid w:val="00074453"/>
    <w:rsid w:val="000756EF"/>
    <w:rsid w:val="000812BD"/>
    <w:rsid w:val="0008202E"/>
    <w:rsid w:val="000834D3"/>
    <w:rsid w:val="00084AFF"/>
    <w:rsid w:val="00087C54"/>
    <w:rsid w:val="00091581"/>
    <w:rsid w:val="00091C19"/>
    <w:rsid w:val="00091E7F"/>
    <w:rsid w:val="00091F86"/>
    <w:rsid w:val="0009303F"/>
    <w:rsid w:val="00096362"/>
    <w:rsid w:val="00096F1D"/>
    <w:rsid w:val="000A28B0"/>
    <w:rsid w:val="000A59BB"/>
    <w:rsid w:val="000A66F2"/>
    <w:rsid w:val="000B0EA4"/>
    <w:rsid w:val="000B1334"/>
    <w:rsid w:val="000B6A89"/>
    <w:rsid w:val="000C1141"/>
    <w:rsid w:val="000C34A3"/>
    <w:rsid w:val="000C4186"/>
    <w:rsid w:val="000D023F"/>
    <w:rsid w:val="000D3433"/>
    <w:rsid w:val="000D5B36"/>
    <w:rsid w:val="000D5EB0"/>
    <w:rsid w:val="000E05AD"/>
    <w:rsid w:val="000E3E56"/>
    <w:rsid w:val="000E61EE"/>
    <w:rsid w:val="000F00F0"/>
    <w:rsid w:val="00104027"/>
    <w:rsid w:val="00104919"/>
    <w:rsid w:val="00110AF4"/>
    <w:rsid w:val="001112CA"/>
    <w:rsid w:val="0011219E"/>
    <w:rsid w:val="001152C3"/>
    <w:rsid w:val="001230EF"/>
    <w:rsid w:val="00123290"/>
    <w:rsid w:val="00123336"/>
    <w:rsid w:val="001255AC"/>
    <w:rsid w:val="00127671"/>
    <w:rsid w:val="00132022"/>
    <w:rsid w:val="00133C96"/>
    <w:rsid w:val="0014164A"/>
    <w:rsid w:val="001432DC"/>
    <w:rsid w:val="00143B40"/>
    <w:rsid w:val="00144A77"/>
    <w:rsid w:val="00144F35"/>
    <w:rsid w:val="00147130"/>
    <w:rsid w:val="001615FC"/>
    <w:rsid w:val="001618C1"/>
    <w:rsid w:val="00163E6F"/>
    <w:rsid w:val="001647B9"/>
    <w:rsid w:val="0016621F"/>
    <w:rsid w:val="00173988"/>
    <w:rsid w:val="001757F0"/>
    <w:rsid w:val="00175BB1"/>
    <w:rsid w:val="00180C68"/>
    <w:rsid w:val="001842B2"/>
    <w:rsid w:val="00193DAA"/>
    <w:rsid w:val="00197110"/>
    <w:rsid w:val="001A0C32"/>
    <w:rsid w:val="001A2F68"/>
    <w:rsid w:val="001A397F"/>
    <w:rsid w:val="001A438E"/>
    <w:rsid w:val="001A61E8"/>
    <w:rsid w:val="001A78BC"/>
    <w:rsid w:val="001B0BE6"/>
    <w:rsid w:val="001B6669"/>
    <w:rsid w:val="001C63E4"/>
    <w:rsid w:val="001C7A14"/>
    <w:rsid w:val="001C7F65"/>
    <w:rsid w:val="001D52A6"/>
    <w:rsid w:val="001D6DDB"/>
    <w:rsid w:val="001E2D86"/>
    <w:rsid w:val="001E5397"/>
    <w:rsid w:val="001E7F25"/>
    <w:rsid w:val="001F33A7"/>
    <w:rsid w:val="001F4B28"/>
    <w:rsid w:val="001F5881"/>
    <w:rsid w:val="001F703A"/>
    <w:rsid w:val="001F7551"/>
    <w:rsid w:val="00200F24"/>
    <w:rsid w:val="00204B93"/>
    <w:rsid w:val="00212673"/>
    <w:rsid w:val="00212738"/>
    <w:rsid w:val="00213947"/>
    <w:rsid w:val="0021559E"/>
    <w:rsid w:val="00222F1A"/>
    <w:rsid w:val="00225B81"/>
    <w:rsid w:val="00226349"/>
    <w:rsid w:val="002269F4"/>
    <w:rsid w:val="00233340"/>
    <w:rsid w:val="00235F62"/>
    <w:rsid w:val="0024182F"/>
    <w:rsid w:val="00242ECD"/>
    <w:rsid w:val="002433A1"/>
    <w:rsid w:val="00246A41"/>
    <w:rsid w:val="00250C51"/>
    <w:rsid w:val="00251B8E"/>
    <w:rsid w:val="00253346"/>
    <w:rsid w:val="00254A9F"/>
    <w:rsid w:val="00254D3B"/>
    <w:rsid w:val="00256834"/>
    <w:rsid w:val="00266A01"/>
    <w:rsid w:val="002722B9"/>
    <w:rsid w:val="00272C87"/>
    <w:rsid w:val="002745CB"/>
    <w:rsid w:val="002763F9"/>
    <w:rsid w:val="0027662A"/>
    <w:rsid w:val="00280893"/>
    <w:rsid w:val="002915C8"/>
    <w:rsid w:val="00291AC8"/>
    <w:rsid w:val="00291BBB"/>
    <w:rsid w:val="00297019"/>
    <w:rsid w:val="00297A67"/>
    <w:rsid w:val="00297EBF"/>
    <w:rsid w:val="002A130F"/>
    <w:rsid w:val="002A157E"/>
    <w:rsid w:val="002A2B23"/>
    <w:rsid w:val="002A51F3"/>
    <w:rsid w:val="002A5CCA"/>
    <w:rsid w:val="002B308C"/>
    <w:rsid w:val="002B398D"/>
    <w:rsid w:val="002B5AA8"/>
    <w:rsid w:val="002B713F"/>
    <w:rsid w:val="002B7B89"/>
    <w:rsid w:val="002C016E"/>
    <w:rsid w:val="002C072F"/>
    <w:rsid w:val="002C5DFD"/>
    <w:rsid w:val="002C6AE3"/>
    <w:rsid w:val="002C7876"/>
    <w:rsid w:val="002E1199"/>
    <w:rsid w:val="002E1445"/>
    <w:rsid w:val="002E16D8"/>
    <w:rsid w:val="002E3959"/>
    <w:rsid w:val="002E51A6"/>
    <w:rsid w:val="002E5DCE"/>
    <w:rsid w:val="002E7911"/>
    <w:rsid w:val="002F330D"/>
    <w:rsid w:val="002F5984"/>
    <w:rsid w:val="002F700B"/>
    <w:rsid w:val="003009D7"/>
    <w:rsid w:val="00305A80"/>
    <w:rsid w:val="00305FBF"/>
    <w:rsid w:val="00306C4D"/>
    <w:rsid w:val="00314B0D"/>
    <w:rsid w:val="00320561"/>
    <w:rsid w:val="00321E2D"/>
    <w:rsid w:val="00323EF3"/>
    <w:rsid w:val="003245F7"/>
    <w:rsid w:val="00326B86"/>
    <w:rsid w:val="0032710E"/>
    <w:rsid w:val="00332667"/>
    <w:rsid w:val="00332CFD"/>
    <w:rsid w:val="00333D59"/>
    <w:rsid w:val="003354E6"/>
    <w:rsid w:val="00336797"/>
    <w:rsid w:val="00337883"/>
    <w:rsid w:val="00340A9C"/>
    <w:rsid w:val="00342553"/>
    <w:rsid w:val="0034654B"/>
    <w:rsid w:val="003500A6"/>
    <w:rsid w:val="003502D4"/>
    <w:rsid w:val="0035454B"/>
    <w:rsid w:val="00360E83"/>
    <w:rsid w:val="003613B5"/>
    <w:rsid w:val="00361790"/>
    <w:rsid w:val="00361FA5"/>
    <w:rsid w:val="00363FDA"/>
    <w:rsid w:val="00366D27"/>
    <w:rsid w:val="00375FDE"/>
    <w:rsid w:val="003802F9"/>
    <w:rsid w:val="00380EDA"/>
    <w:rsid w:val="003854FD"/>
    <w:rsid w:val="00387D86"/>
    <w:rsid w:val="003958F3"/>
    <w:rsid w:val="00397C6B"/>
    <w:rsid w:val="003A186C"/>
    <w:rsid w:val="003A4B5E"/>
    <w:rsid w:val="003A7D4B"/>
    <w:rsid w:val="003B1FA8"/>
    <w:rsid w:val="003B393B"/>
    <w:rsid w:val="003B6BFB"/>
    <w:rsid w:val="003C31AC"/>
    <w:rsid w:val="003C3F48"/>
    <w:rsid w:val="003C59E8"/>
    <w:rsid w:val="003C69EB"/>
    <w:rsid w:val="003D2559"/>
    <w:rsid w:val="003D4877"/>
    <w:rsid w:val="003D7FB6"/>
    <w:rsid w:val="003E1705"/>
    <w:rsid w:val="003E2EA8"/>
    <w:rsid w:val="003E51C4"/>
    <w:rsid w:val="003E5889"/>
    <w:rsid w:val="003E59AC"/>
    <w:rsid w:val="003F48AD"/>
    <w:rsid w:val="003F6D34"/>
    <w:rsid w:val="0040141E"/>
    <w:rsid w:val="00401B32"/>
    <w:rsid w:val="004041B9"/>
    <w:rsid w:val="00404F55"/>
    <w:rsid w:val="004118B5"/>
    <w:rsid w:val="00413B0B"/>
    <w:rsid w:val="00416D7F"/>
    <w:rsid w:val="004223D0"/>
    <w:rsid w:val="004230A0"/>
    <w:rsid w:val="004251EC"/>
    <w:rsid w:val="004307CD"/>
    <w:rsid w:val="00433FF4"/>
    <w:rsid w:val="00434CCC"/>
    <w:rsid w:val="0044023C"/>
    <w:rsid w:val="00440CCA"/>
    <w:rsid w:val="004428A3"/>
    <w:rsid w:val="00442F52"/>
    <w:rsid w:val="00443D0C"/>
    <w:rsid w:val="004458B6"/>
    <w:rsid w:val="00446968"/>
    <w:rsid w:val="0044749B"/>
    <w:rsid w:val="00447669"/>
    <w:rsid w:val="00451E27"/>
    <w:rsid w:val="004536FF"/>
    <w:rsid w:val="0045413C"/>
    <w:rsid w:val="00457B73"/>
    <w:rsid w:val="00460D4E"/>
    <w:rsid w:val="00463642"/>
    <w:rsid w:val="00470A1E"/>
    <w:rsid w:val="004747D6"/>
    <w:rsid w:val="00482A04"/>
    <w:rsid w:val="004847D0"/>
    <w:rsid w:val="004855EC"/>
    <w:rsid w:val="00485A41"/>
    <w:rsid w:val="004875D6"/>
    <w:rsid w:val="00487B37"/>
    <w:rsid w:val="00493F76"/>
    <w:rsid w:val="00497372"/>
    <w:rsid w:val="00497FC5"/>
    <w:rsid w:val="004A20E9"/>
    <w:rsid w:val="004A32E3"/>
    <w:rsid w:val="004B1CC7"/>
    <w:rsid w:val="004B2A17"/>
    <w:rsid w:val="004B567A"/>
    <w:rsid w:val="004B5F9D"/>
    <w:rsid w:val="004C322F"/>
    <w:rsid w:val="004C5E48"/>
    <w:rsid w:val="004D0CF1"/>
    <w:rsid w:val="004D2A6B"/>
    <w:rsid w:val="004D57C3"/>
    <w:rsid w:val="004D7135"/>
    <w:rsid w:val="004E3051"/>
    <w:rsid w:val="004F1191"/>
    <w:rsid w:val="004F2473"/>
    <w:rsid w:val="004F2D2A"/>
    <w:rsid w:val="004F3436"/>
    <w:rsid w:val="004F761D"/>
    <w:rsid w:val="00500E68"/>
    <w:rsid w:val="00502A34"/>
    <w:rsid w:val="0050539D"/>
    <w:rsid w:val="005067E1"/>
    <w:rsid w:val="00513DE8"/>
    <w:rsid w:val="005148FE"/>
    <w:rsid w:val="0052081A"/>
    <w:rsid w:val="00520BBC"/>
    <w:rsid w:val="00521686"/>
    <w:rsid w:val="00524047"/>
    <w:rsid w:val="00524A3C"/>
    <w:rsid w:val="00526920"/>
    <w:rsid w:val="005300B5"/>
    <w:rsid w:val="0053443A"/>
    <w:rsid w:val="005404AC"/>
    <w:rsid w:val="005405E7"/>
    <w:rsid w:val="00540612"/>
    <w:rsid w:val="00542AB0"/>
    <w:rsid w:val="005440B0"/>
    <w:rsid w:val="00550C88"/>
    <w:rsid w:val="00552B75"/>
    <w:rsid w:val="00556AA9"/>
    <w:rsid w:val="00560D3A"/>
    <w:rsid w:val="00563CF1"/>
    <w:rsid w:val="00566EF3"/>
    <w:rsid w:val="0056708E"/>
    <w:rsid w:val="005704FF"/>
    <w:rsid w:val="005718EB"/>
    <w:rsid w:val="00581E19"/>
    <w:rsid w:val="005828EE"/>
    <w:rsid w:val="0059015E"/>
    <w:rsid w:val="0059272B"/>
    <w:rsid w:val="005940B1"/>
    <w:rsid w:val="005947C9"/>
    <w:rsid w:val="00594BB6"/>
    <w:rsid w:val="0059574F"/>
    <w:rsid w:val="005A0D00"/>
    <w:rsid w:val="005A6249"/>
    <w:rsid w:val="005B0501"/>
    <w:rsid w:val="005B0BCE"/>
    <w:rsid w:val="005B3FD1"/>
    <w:rsid w:val="005B42E9"/>
    <w:rsid w:val="005B5F3D"/>
    <w:rsid w:val="005B753D"/>
    <w:rsid w:val="005B7941"/>
    <w:rsid w:val="005C0AED"/>
    <w:rsid w:val="005C41C0"/>
    <w:rsid w:val="005C5143"/>
    <w:rsid w:val="005C5CDC"/>
    <w:rsid w:val="005D0278"/>
    <w:rsid w:val="005D4B40"/>
    <w:rsid w:val="005D6416"/>
    <w:rsid w:val="005D70A0"/>
    <w:rsid w:val="005E54BD"/>
    <w:rsid w:val="005E79D1"/>
    <w:rsid w:val="005F0AA0"/>
    <w:rsid w:val="005F71C9"/>
    <w:rsid w:val="00600592"/>
    <w:rsid w:val="006038A7"/>
    <w:rsid w:val="00603ADF"/>
    <w:rsid w:val="00607D06"/>
    <w:rsid w:val="00610215"/>
    <w:rsid w:val="00613440"/>
    <w:rsid w:val="006144B5"/>
    <w:rsid w:val="00615451"/>
    <w:rsid w:val="00616FC9"/>
    <w:rsid w:val="0062058E"/>
    <w:rsid w:val="0062344F"/>
    <w:rsid w:val="00624265"/>
    <w:rsid w:val="006342E1"/>
    <w:rsid w:val="006344FA"/>
    <w:rsid w:val="00634E9B"/>
    <w:rsid w:val="0064703E"/>
    <w:rsid w:val="00653CA2"/>
    <w:rsid w:val="00655513"/>
    <w:rsid w:val="0066431C"/>
    <w:rsid w:val="00666328"/>
    <w:rsid w:val="00670A50"/>
    <w:rsid w:val="00670EAB"/>
    <w:rsid w:val="006711A9"/>
    <w:rsid w:val="00677E39"/>
    <w:rsid w:val="0068034E"/>
    <w:rsid w:val="006873F0"/>
    <w:rsid w:val="00692C01"/>
    <w:rsid w:val="006A1765"/>
    <w:rsid w:val="006A5874"/>
    <w:rsid w:val="006A7A57"/>
    <w:rsid w:val="006B0F00"/>
    <w:rsid w:val="006B199C"/>
    <w:rsid w:val="006B54B4"/>
    <w:rsid w:val="006B6837"/>
    <w:rsid w:val="006C1E51"/>
    <w:rsid w:val="006D2BD6"/>
    <w:rsid w:val="006D54B2"/>
    <w:rsid w:val="006D767A"/>
    <w:rsid w:val="006E4E52"/>
    <w:rsid w:val="0070082F"/>
    <w:rsid w:val="00701074"/>
    <w:rsid w:val="00704F15"/>
    <w:rsid w:val="007059BF"/>
    <w:rsid w:val="0070732D"/>
    <w:rsid w:val="0071015C"/>
    <w:rsid w:val="007108E6"/>
    <w:rsid w:val="007113CE"/>
    <w:rsid w:val="00711EF9"/>
    <w:rsid w:val="00712105"/>
    <w:rsid w:val="00712548"/>
    <w:rsid w:val="007250EF"/>
    <w:rsid w:val="00726061"/>
    <w:rsid w:val="007324A4"/>
    <w:rsid w:val="00732752"/>
    <w:rsid w:val="007341F6"/>
    <w:rsid w:val="00735A5C"/>
    <w:rsid w:val="00737CBE"/>
    <w:rsid w:val="00742786"/>
    <w:rsid w:val="00744C2A"/>
    <w:rsid w:val="00750532"/>
    <w:rsid w:val="00750E7B"/>
    <w:rsid w:val="00753F6D"/>
    <w:rsid w:val="00764131"/>
    <w:rsid w:val="0077085D"/>
    <w:rsid w:val="007772A2"/>
    <w:rsid w:val="00777FA3"/>
    <w:rsid w:val="00781491"/>
    <w:rsid w:val="00782FCA"/>
    <w:rsid w:val="00790AB6"/>
    <w:rsid w:val="007916D9"/>
    <w:rsid w:val="007917FF"/>
    <w:rsid w:val="0079430A"/>
    <w:rsid w:val="00795D1C"/>
    <w:rsid w:val="00795FD9"/>
    <w:rsid w:val="00797FBE"/>
    <w:rsid w:val="007A01E8"/>
    <w:rsid w:val="007A1261"/>
    <w:rsid w:val="007A1F02"/>
    <w:rsid w:val="007A2C76"/>
    <w:rsid w:val="007A4161"/>
    <w:rsid w:val="007A443B"/>
    <w:rsid w:val="007A6EAD"/>
    <w:rsid w:val="007A7F12"/>
    <w:rsid w:val="007B4FFF"/>
    <w:rsid w:val="007C0006"/>
    <w:rsid w:val="007C0142"/>
    <w:rsid w:val="007C3C2D"/>
    <w:rsid w:val="007C3E3F"/>
    <w:rsid w:val="007C4BFA"/>
    <w:rsid w:val="007C718F"/>
    <w:rsid w:val="007D0868"/>
    <w:rsid w:val="007D2394"/>
    <w:rsid w:val="007E2A6D"/>
    <w:rsid w:val="007E355E"/>
    <w:rsid w:val="007E4DD6"/>
    <w:rsid w:val="007F509A"/>
    <w:rsid w:val="007F52B5"/>
    <w:rsid w:val="00801C41"/>
    <w:rsid w:val="0080503D"/>
    <w:rsid w:val="00805AF3"/>
    <w:rsid w:val="008068A9"/>
    <w:rsid w:val="00811873"/>
    <w:rsid w:val="00815968"/>
    <w:rsid w:val="0081699A"/>
    <w:rsid w:val="00822C46"/>
    <w:rsid w:val="00822DB0"/>
    <w:rsid w:val="00823409"/>
    <w:rsid w:val="00824436"/>
    <w:rsid w:val="00826682"/>
    <w:rsid w:val="008310A5"/>
    <w:rsid w:val="00831C40"/>
    <w:rsid w:val="00831CFA"/>
    <w:rsid w:val="00833C88"/>
    <w:rsid w:val="00833F28"/>
    <w:rsid w:val="00846207"/>
    <w:rsid w:val="00851E0A"/>
    <w:rsid w:val="00854F22"/>
    <w:rsid w:val="00857FB7"/>
    <w:rsid w:val="00861E12"/>
    <w:rsid w:val="008668CE"/>
    <w:rsid w:val="00873868"/>
    <w:rsid w:val="008746E5"/>
    <w:rsid w:val="008748A7"/>
    <w:rsid w:val="00875AC1"/>
    <w:rsid w:val="008774AC"/>
    <w:rsid w:val="00877AAD"/>
    <w:rsid w:val="00880AF4"/>
    <w:rsid w:val="0088417C"/>
    <w:rsid w:val="00885B08"/>
    <w:rsid w:val="00885D14"/>
    <w:rsid w:val="00891B5F"/>
    <w:rsid w:val="00893007"/>
    <w:rsid w:val="0089338A"/>
    <w:rsid w:val="008A1B70"/>
    <w:rsid w:val="008A2352"/>
    <w:rsid w:val="008A4551"/>
    <w:rsid w:val="008B2E44"/>
    <w:rsid w:val="008B41B1"/>
    <w:rsid w:val="008B5D70"/>
    <w:rsid w:val="008B67F1"/>
    <w:rsid w:val="008C1802"/>
    <w:rsid w:val="008C1927"/>
    <w:rsid w:val="008C6C93"/>
    <w:rsid w:val="008C79B3"/>
    <w:rsid w:val="008D0DD4"/>
    <w:rsid w:val="008D119A"/>
    <w:rsid w:val="008D24A3"/>
    <w:rsid w:val="008D2F8D"/>
    <w:rsid w:val="008D3483"/>
    <w:rsid w:val="008D4A38"/>
    <w:rsid w:val="008D631F"/>
    <w:rsid w:val="008D684F"/>
    <w:rsid w:val="008E0579"/>
    <w:rsid w:val="008E26F9"/>
    <w:rsid w:val="008E70A3"/>
    <w:rsid w:val="008E7A58"/>
    <w:rsid w:val="008F1170"/>
    <w:rsid w:val="008F1F2B"/>
    <w:rsid w:val="008F2B33"/>
    <w:rsid w:val="008F52C5"/>
    <w:rsid w:val="009043C4"/>
    <w:rsid w:val="0090585C"/>
    <w:rsid w:val="0090688A"/>
    <w:rsid w:val="0090763C"/>
    <w:rsid w:val="0091081B"/>
    <w:rsid w:val="00911BDD"/>
    <w:rsid w:val="00916E2A"/>
    <w:rsid w:val="009170C8"/>
    <w:rsid w:val="00921EF3"/>
    <w:rsid w:val="00931A02"/>
    <w:rsid w:val="00934655"/>
    <w:rsid w:val="00936245"/>
    <w:rsid w:val="0093663A"/>
    <w:rsid w:val="00937369"/>
    <w:rsid w:val="00941680"/>
    <w:rsid w:val="00942800"/>
    <w:rsid w:val="00944475"/>
    <w:rsid w:val="0094670E"/>
    <w:rsid w:val="00946D39"/>
    <w:rsid w:val="0095027D"/>
    <w:rsid w:val="009511A9"/>
    <w:rsid w:val="0095369D"/>
    <w:rsid w:val="00960565"/>
    <w:rsid w:val="00963D1A"/>
    <w:rsid w:val="00963D66"/>
    <w:rsid w:val="009701E0"/>
    <w:rsid w:val="009703F2"/>
    <w:rsid w:val="009711C6"/>
    <w:rsid w:val="00971999"/>
    <w:rsid w:val="00976ECF"/>
    <w:rsid w:val="00980AB9"/>
    <w:rsid w:val="0098202E"/>
    <w:rsid w:val="0098279A"/>
    <w:rsid w:val="00985CCA"/>
    <w:rsid w:val="0098691E"/>
    <w:rsid w:val="009913F9"/>
    <w:rsid w:val="009A26F6"/>
    <w:rsid w:val="009A27BE"/>
    <w:rsid w:val="009A5C82"/>
    <w:rsid w:val="009A73DA"/>
    <w:rsid w:val="009B0555"/>
    <w:rsid w:val="009B23CC"/>
    <w:rsid w:val="009B2B98"/>
    <w:rsid w:val="009B3F1D"/>
    <w:rsid w:val="009B4BC8"/>
    <w:rsid w:val="009D0560"/>
    <w:rsid w:val="009D0B23"/>
    <w:rsid w:val="009D1A00"/>
    <w:rsid w:val="009D1A8E"/>
    <w:rsid w:val="009D1B74"/>
    <w:rsid w:val="009D3138"/>
    <w:rsid w:val="009D4E0C"/>
    <w:rsid w:val="009D543F"/>
    <w:rsid w:val="009D6ABE"/>
    <w:rsid w:val="009E329F"/>
    <w:rsid w:val="009E59F6"/>
    <w:rsid w:val="009E5A1E"/>
    <w:rsid w:val="009F04B7"/>
    <w:rsid w:val="009F0C1E"/>
    <w:rsid w:val="009F0D66"/>
    <w:rsid w:val="009F2336"/>
    <w:rsid w:val="009F3FA9"/>
    <w:rsid w:val="009F6011"/>
    <w:rsid w:val="00A011AE"/>
    <w:rsid w:val="00A040C0"/>
    <w:rsid w:val="00A07AF5"/>
    <w:rsid w:val="00A1125D"/>
    <w:rsid w:val="00A150A9"/>
    <w:rsid w:val="00A15CC1"/>
    <w:rsid w:val="00A17B1E"/>
    <w:rsid w:val="00A23417"/>
    <w:rsid w:val="00A25777"/>
    <w:rsid w:val="00A259C9"/>
    <w:rsid w:val="00A27CF6"/>
    <w:rsid w:val="00A329FF"/>
    <w:rsid w:val="00A34756"/>
    <w:rsid w:val="00A360C7"/>
    <w:rsid w:val="00A36595"/>
    <w:rsid w:val="00A45215"/>
    <w:rsid w:val="00A466F9"/>
    <w:rsid w:val="00A46826"/>
    <w:rsid w:val="00A46D39"/>
    <w:rsid w:val="00A5216C"/>
    <w:rsid w:val="00A555DD"/>
    <w:rsid w:val="00A57CDE"/>
    <w:rsid w:val="00A57DA1"/>
    <w:rsid w:val="00A6029E"/>
    <w:rsid w:val="00A60505"/>
    <w:rsid w:val="00A621DA"/>
    <w:rsid w:val="00A627DB"/>
    <w:rsid w:val="00A632A7"/>
    <w:rsid w:val="00A6707A"/>
    <w:rsid w:val="00A67720"/>
    <w:rsid w:val="00A73FBF"/>
    <w:rsid w:val="00A77012"/>
    <w:rsid w:val="00A77DDA"/>
    <w:rsid w:val="00A82559"/>
    <w:rsid w:val="00A82ABE"/>
    <w:rsid w:val="00A83089"/>
    <w:rsid w:val="00A8695D"/>
    <w:rsid w:val="00A87CEA"/>
    <w:rsid w:val="00A9064B"/>
    <w:rsid w:val="00A935B0"/>
    <w:rsid w:val="00AA30A0"/>
    <w:rsid w:val="00AA55CA"/>
    <w:rsid w:val="00AA5834"/>
    <w:rsid w:val="00AA5D1C"/>
    <w:rsid w:val="00AC12FD"/>
    <w:rsid w:val="00AC1422"/>
    <w:rsid w:val="00AC17C1"/>
    <w:rsid w:val="00AC4614"/>
    <w:rsid w:val="00AD30BA"/>
    <w:rsid w:val="00AD3E29"/>
    <w:rsid w:val="00AD48E6"/>
    <w:rsid w:val="00AD4C1A"/>
    <w:rsid w:val="00AD577D"/>
    <w:rsid w:val="00AE2D30"/>
    <w:rsid w:val="00AE36BC"/>
    <w:rsid w:val="00AF07DB"/>
    <w:rsid w:val="00AF5E26"/>
    <w:rsid w:val="00AF7FA2"/>
    <w:rsid w:val="00B04FFA"/>
    <w:rsid w:val="00B05064"/>
    <w:rsid w:val="00B05793"/>
    <w:rsid w:val="00B073EB"/>
    <w:rsid w:val="00B14156"/>
    <w:rsid w:val="00B170B8"/>
    <w:rsid w:val="00B20615"/>
    <w:rsid w:val="00B22D95"/>
    <w:rsid w:val="00B240DA"/>
    <w:rsid w:val="00B265A3"/>
    <w:rsid w:val="00B3127D"/>
    <w:rsid w:val="00B347FE"/>
    <w:rsid w:val="00B35F91"/>
    <w:rsid w:val="00B3773D"/>
    <w:rsid w:val="00B37A70"/>
    <w:rsid w:val="00B41171"/>
    <w:rsid w:val="00B47150"/>
    <w:rsid w:val="00B50DC1"/>
    <w:rsid w:val="00B5221D"/>
    <w:rsid w:val="00B5547D"/>
    <w:rsid w:val="00B55D73"/>
    <w:rsid w:val="00B60562"/>
    <w:rsid w:val="00B60CF6"/>
    <w:rsid w:val="00B610EB"/>
    <w:rsid w:val="00B64C98"/>
    <w:rsid w:val="00B71EAA"/>
    <w:rsid w:val="00B71EBE"/>
    <w:rsid w:val="00B73501"/>
    <w:rsid w:val="00B76E59"/>
    <w:rsid w:val="00B80815"/>
    <w:rsid w:val="00B8158B"/>
    <w:rsid w:val="00B86BB6"/>
    <w:rsid w:val="00B93815"/>
    <w:rsid w:val="00B9393C"/>
    <w:rsid w:val="00B96516"/>
    <w:rsid w:val="00B96A44"/>
    <w:rsid w:val="00B97109"/>
    <w:rsid w:val="00BA16A3"/>
    <w:rsid w:val="00BA1FB6"/>
    <w:rsid w:val="00BA445B"/>
    <w:rsid w:val="00BA5CAA"/>
    <w:rsid w:val="00BB1B5C"/>
    <w:rsid w:val="00BB438B"/>
    <w:rsid w:val="00BB452B"/>
    <w:rsid w:val="00BC16E8"/>
    <w:rsid w:val="00BC21D8"/>
    <w:rsid w:val="00BC3E17"/>
    <w:rsid w:val="00BC48E8"/>
    <w:rsid w:val="00BC7239"/>
    <w:rsid w:val="00BC7834"/>
    <w:rsid w:val="00BD2406"/>
    <w:rsid w:val="00BD47E5"/>
    <w:rsid w:val="00BD5FE6"/>
    <w:rsid w:val="00BD6141"/>
    <w:rsid w:val="00BE385A"/>
    <w:rsid w:val="00BE48BC"/>
    <w:rsid w:val="00BE591D"/>
    <w:rsid w:val="00BE6711"/>
    <w:rsid w:val="00BE6F1A"/>
    <w:rsid w:val="00BF2B36"/>
    <w:rsid w:val="00C00DAF"/>
    <w:rsid w:val="00C01C12"/>
    <w:rsid w:val="00C02157"/>
    <w:rsid w:val="00C057C0"/>
    <w:rsid w:val="00C066F6"/>
    <w:rsid w:val="00C06D6A"/>
    <w:rsid w:val="00C10C5C"/>
    <w:rsid w:val="00C11C70"/>
    <w:rsid w:val="00C163B1"/>
    <w:rsid w:val="00C20A8E"/>
    <w:rsid w:val="00C21998"/>
    <w:rsid w:val="00C24525"/>
    <w:rsid w:val="00C25457"/>
    <w:rsid w:val="00C31E63"/>
    <w:rsid w:val="00C36D49"/>
    <w:rsid w:val="00C447C3"/>
    <w:rsid w:val="00C47EA5"/>
    <w:rsid w:val="00C53FA7"/>
    <w:rsid w:val="00C55D08"/>
    <w:rsid w:val="00C55ED6"/>
    <w:rsid w:val="00C5604D"/>
    <w:rsid w:val="00C57DE5"/>
    <w:rsid w:val="00C61BA6"/>
    <w:rsid w:val="00C661FF"/>
    <w:rsid w:val="00C66A90"/>
    <w:rsid w:val="00C6706B"/>
    <w:rsid w:val="00C73258"/>
    <w:rsid w:val="00C761BD"/>
    <w:rsid w:val="00C76EB0"/>
    <w:rsid w:val="00C779CA"/>
    <w:rsid w:val="00C77AC7"/>
    <w:rsid w:val="00C77C67"/>
    <w:rsid w:val="00C8029E"/>
    <w:rsid w:val="00C85CA4"/>
    <w:rsid w:val="00C86498"/>
    <w:rsid w:val="00C874D9"/>
    <w:rsid w:val="00C954C0"/>
    <w:rsid w:val="00CA204F"/>
    <w:rsid w:val="00CA49BC"/>
    <w:rsid w:val="00CB1066"/>
    <w:rsid w:val="00CB260C"/>
    <w:rsid w:val="00CB3735"/>
    <w:rsid w:val="00CB5119"/>
    <w:rsid w:val="00CC2FE0"/>
    <w:rsid w:val="00CD2578"/>
    <w:rsid w:val="00CD2A09"/>
    <w:rsid w:val="00CD2B7F"/>
    <w:rsid w:val="00CD4052"/>
    <w:rsid w:val="00CE0FD9"/>
    <w:rsid w:val="00CE38FF"/>
    <w:rsid w:val="00CF32A5"/>
    <w:rsid w:val="00CF33A5"/>
    <w:rsid w:val="00CF5B6A"/>
    <w:rsid w:val="00CF7286"/>
    <w:rsid w:val="00D06328"/>
    <w:rsid w:val="00D07C61"/>
    <w:rsid w:val="00D1145C"/>
    <w:rsid w:val="00D11FF2"/>
    <w:rsid w:val="00D152CC"/>
    <w:rsid w:val="00D16C50"/>
    <w:rsid w:val="00D16EC6"/>
    <w:rsid w:val="00D22AA9"/>
    <w:rsid w:val="00D26856"/>
    <w:rsid w:val="00D2735D"/>
    <w:rsid w:val="00D3090C"/>
    <w:rsid w:val="00D32FB7"/>
    <w:rsid w:val="00D33919"/>
    <w:rsid w:val="00D41A14"/>
    <w:rsid w:val="00D47943"/>
    <w:rsid w:val="00D524E3"/>
    <w:rsid w:val="00D56B92"/>
    <w:rsid w:val="00D61DF3"/>
    <w:rsid w:val="00D66FA5"/>
    <w:rsid w:val="00D73720"/>
    <w:rsid w:val="00D758CB"/>
    <w:rsid w:val="00D76820"/>
    <w:rsid w:val="00D840DB"/>
    <w:rsid w:val="00D939F8"/>
    <w:rsid w:val="00D96D1E"/>
    <w:rsid w:val="00DA01E8"/>
    <w:rsid w:val="00DA2300"/>
    <w:rsid w:val="00DA5E11"/>
    <w:rsid w:val="00DA795B"/>
    <w:rsid w:val="00DB24E5"/>
    <w:rsid w:val="00DB250C"/>
    <w:rsid w:val="00DB5500"/>
    <w:rsid w:val="00DB5F96"/>
    <w:rsid w:val="00DC3DF9"/>
    <w:rsid w:val="00DC7BEE"/>
    <w:rsid w:val="00DC7C2E"/>
    <w:rsid w:val="00DD2BB2"/>
    <w:rsid w:val="00DE0418"/>
    <w:rsid w:val="00DE06DD"/>
    <w:rsid w:val="00DE3797"/>
    <w:rsid w:val="00DE62D1"/>
    <w:rsid w:val="00DF05C9"/>
    <w:rsid w:val="00DF6F51"/>
    <w:rsid w:val="00E05DF6"/>
    <w:rsid w:val="00E06A88"/>
    <w:rsid w:val="00E07EB3"/>
    <w:rsid w:val="00E123B4"/>
    <w:rsid w:val="00E1353F"/>
    <w:rsid w:val="00E139FF"/>
    <w:rsid w:val="00E14328"/>
    <w:rsid w:val="00E242D3"/>
    <w:rsid w:val="00E25364"/>
    <w:rsid w:val="00E30C3C"/>
    <w:rsid w:val="00E31241"/>
    <w:rsid w:val="00E32370"/>
    <w:rsid w:val="00E33CDE"/>
    <w:rsid w:val="00E3415B"/>
    <w:rsid w:val="00E35E8C"/>
    <w:rsid w:val="00E365A3"/>
    <w:rsid w:val="00E36A51"/>
    <w:rsid w:val="00E44651"/>
    <w:rsid w:val="00E475C6"/>
    <w:rsid w:val="00E5338B"/>
    <w:rsid w:val="00E55723"/>
    <w:rsid w:val="00E5649D"/>
    <w:rsid w:val="00E570FE"/>
    <w:rsid w:val="00E6458E"/>
    <w:rsid w:val="00E661FC"/>
    <w:rsid w:val="00E719C8"/>
    <w:rsid w:val="00E720B3"/>
    <w:rsid w:val="00E77801"/>
    <w:rsid w:val="00E809CC"/>
    <w:rsid w:val="00E82753"/>
    <w:rsid w:val="00E827CE"/>
    <w:rsid w:val="00E92F5C"/>
    <w:rsid w:val="00E93596"/>
    <w:rsid w:val="00E940A5"/>
    <w:rsid w:val="00E97D04"/>
    <w:rsid w:val="00EA2643"/>
    <w:rsid w:val="00EA3837"/>
    <w:rsid w:val="00EA5084"/>
    <w:rsid w:val="00EA7F29"/>
    <w:rsid w:val="00EB58C2"/>
    <w:rsid w:val="00EB5CE3"/>
    <w:rsid w:val="00EB7580"/>
    <w:rsid w:val="00EC0D43"/>
    <w:rsid w:val="00EE1462"/>
    <w:rsid w:val="00EE6BE1"/>
    <w:rsid w:val="00EE6CC1"/>
    <w:rsid w:val="00F011CA"/>
    <w:rsid w:val="00F0197A"/>
    <w:rsid w:val="00F036EF"/>
    <w:rsid w:val="00F071F5"/>
    <w:rsid w:val="00F10F3B"/>
    <w:rsid w:val="00F14A16"/>
    <w:rsid w:val="00F14C8D"/>
    <w:rsid w:val="00F16472"/>
    <w:rsid w:val="00F1701C"/>
    <w:rsid w:val="00F209C4"/>
    <w:rsid w:val="00F21C31"/>
    <w:rsid w:val="00F224A0"/>
    <w:rsid w:val="00F22AE1"/>
    <w:rsid w:val="00F2492D"/>
    <w:rsid w:val="00F26E92"/>
    <w:rsid w:val="00F26F4D"/>
    <w:rsid w:val="00F27A4D"/>
    <w:rsid w:val="00F42757"/>
    <w:rsid w:val="00F5048E"/>
    <w:rsid w:val="00F54290"/>
    <w:rsid w:val="00F556B3"/>
    <w:rsid w:val="00F57B48"/>
    <w:rsid w:val="00F6294A"/>
    <w:rsid w:val="00F63AA6"/>
    <w:rsid w:val="00F645FB"/>
    <w:rsid w:val="00F64CC7"/>
    <w:rsid w:val="00F67AFA"/>
    <w:rsid w:val="00F70A7B"/>
    <w:rsid w:val="00F71C2C"/>
    <w:rsid w:val="00F71D4C"/>
    <w:rsid w:val="00F744DD"/>
    <w:rsid w:val="00F819B3"/>
    <w:rsid w:val="00F86182"/>
    <w:rsid w:val="00F91076"/>
    <w:rsid w:val="00F94916"/>
    <w:rsid w:val="00FA24B9"/>
    <w:rsid w:val="00FA35BB"/>
    <w:rsid w:val="00FA6E62"/>
    <w:rsid w:val="00FB03A8"/>
    <w:rsid w:val="00FB174A"/>
    <w:rsid w:val="00FB5BFE"/>
    <w:rsid w:val="00FC4BB8"/>
    <w:rsid w:val="00FC5894"/>
    <w:rsid w:val="00FC775B"/>
    <w:rsid w:val="00FD18CD"/>
    <w:rsid w:val="00FD4BE7"/>
    <w:rsid w:val="00FD5B76"/>
    <w:rsid w:val="00FE071D"/>
    <w:rsid w:val="00FE0D36"/>
    <w:rsid w:val="00FE1A95"/>
    <w:rsid w:val="00FE47E6"/>
    <w:rsid w:val="00FE6305"/>
    <w:rsid w:val="00FE72A6"/>
    <w:rsid w:val="00FE74A5"/>
    <w:rsid w:val="00FF1728"/>
    <w:rsid w:val="00FF266E"/>
    <w:rsid w:val="00FF2F34"/>
    <w:rsid w:val="00FF30D9"/>
    <w:rsid w:val="00FF3693"/>
    <w:rsid w:val="00FF7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semiHidden/>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258AB-7CB6-8D41-90E0-167FAFF7C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8</Pages>
  <Words>36677</Words>
  <Characters>209064</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102</cp:revision>
  <cp:lastPrinted>2020-03-04T00:50:00Z</cp:lastPrinted>
  <dcterms:created xsi:type="dcterms:W3CDTF">2020-03-17T18:16:00Z</dcterms:created>
  <dcterms:modified xsi:type="dcterms:W3CDTF">2020-03-24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